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825F33">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825F33">
      <w:pPr>
        <w:spacing w:line="360" w:lineRule="auto"/>
      </w:pPr>
      <w:r w:rsidRPr="004906F5">
        <w:t>Kapur,</w:t>
      </w:r>
      <w:r>
        <w:t xml:space="preserve"> M., </w:t>
      </w:r>
      <w:proofErr w:type="spellStart"/>
      <w:r>
        <w:t>Haltuch</w:t>
      </w:r>
      <w:proofErr w:type="spellEnd"/>
      <w:r>
        <w:t>, M., [others] Punt, A.</w:t>
      </w:r>
    </w:p>
    <w:p w14:paraId="53D67B4C" w14:textId="59A7387A" w:rsidR="00F502D0" w:rsidRDefault="00F502D0" w:rsidP="00825F33">
      <w:pPr>
        <w:spacing w:line="360"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spatial </w:t>
      </w:r>
    </w:p>
    <w:p w14:paraId="6644EF5E" w14:textId="77777777" w:rsidR="00F502D0" w:rsidRDefault="00F502D0" w:rsidP="00825F33">
      <w:pPr>
        <w:pStyle w:val="Heading1"/>
        <w:spacing w:line="360" w:lineRule="auto"/>
      </w:pPr>
      <w:r>
        <w:t>Abstract</w:t>
      </w:r>
    </w:p>
    <w:p w14:paraId="4FE5F7AF" w14:textId="2E89B780" w:rsidR="00AB2804" w:rsidRDefault="00F502D0" w:rsidP="00825F33">
      <w:pPr>
        <w:spacing w:after="0" w:line="360" w:lineRule="auto"/>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00725F8A">
        <w:rPr>
          <w:rFonts w:cstheme="minorHAnsi"/>
          <w:iCs/>
        </w:rPr>
        <w:t>R</w:t>
      </w:r>
      <w:r w:rsidRPr="00A27977">
        <w:rPr>
          <w:rFonts w:cstheme="minorHAnsi"/>
          <w:iCs/>
        </w:rPr>
        <w:t xml:space="preserve">esults indicate that </w:t>
      </w:r>
      <w:r w:rsidR="00725F8A">
        <w:rPr>
          <w:rFonts w:cstheme="minorHAnsi"/>
          <w:iCs/>
        </w:rPr>
        <w:t>sablefish size-at-age appears to increase with latitude in the NE Pacific</w:t>
      </w:r>
      <w:r w:rsidRPr="00A27977">
        <w:rPr>
          <w:rFonts w:cstheme="minorHAnsi"/>
          <w:iCs/>
        </w:rPr>
        <w:t xml:space="preserve">,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structured population dynamics models. </w:t>
      </w:r>
    </w:p>
    <w:p w14:paraId="7D9FE467" w14:textId="6AFEE6B7" w:rsidR="00F502D0" w:rsidRPr="00632139" w:rsidRDefault="00F502D0" w:rsidP="00825F33">
      <w:pPr>
        <w:spacing w:after="0" w:line="360" w:lineRule="auto"/>
        <w:rPr>
          <w:rFonts w:cstheme="minorHAnsi"/>
        </w:rPr>
      </w:pPr>
    </w:p>
    <w:bookmarkEnd w:id="0"/>
    <w:p w14:paraId="7A0A3BE6" w14:textId="5A565158" w:rsidR="00F502D0" w:rsidRPr="004906F5" w:rsidRDefault="0023745F" w:rsidP="00825F33">
      <w:pPr>
        <w:pStyle w:val="Heading1"/>
        <w:spacing w:before="240" w:after="0" w:line="360" w:lineRule="auto"/>
      </w:pPr>
      <w:r>
        <w:t xml:space="preserve">1 </w:t>
      </w:r>
      <w:r w:rsidR="00F502D0" w:rsidRPr="004906F5">
        <w:t>Introduction</w:t>
      </w:r>
    </w:p>
    <w:p w14:paraId="75A8E9C0" w14:textId="0E292130" w:rsidR="00F502D0" w:rsidRDefault="00F502D0" w:rsidP="00825F33">
      <w:pPr>
        <w:spacing w:after="0" w:line="360" w:lineRule="auto"/>
        <w:ind w:firstLine="720"/>
      </w:pPr>
      <w:r>
        <w:t xml:space="preserve">Renewed 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158DA033" w:rsidR="00551B60" w:rsidRDefault="00D72180" w:rsidP="00825F33">
      <w:pPr>
        <w:spacing w:before="240" w:after="0" w:line="360" w:lineRule="auto"/>
        <w:ind w:firstLine="72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w:t>
      </w:r>
      <w:r w:rsidR="00220F04">
        <w:t xml:space="preserve">assessments of </w:t>
      </w:r>
      <w:r w:rsidR="00F502D0">
        <w:t xml:space="preserve">Alaska federal and stat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022D4B10" w:rsidR="00F502D0" w:rsidRPr="00551B60" w:rsidRDefault="00987ACA" w:rsidP="00825F33">
      <w:pPr>
        <w:spacing w:before="240" w:after="0" w:line="360" w:lineRule="auto"/>
        <w:ind w:firstLine="720"/>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lastRenderedPageBreak/>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 xml:space="preserve">can then use to aggregate 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w:t>
      </w:r>
      <w:r w:rsidR="00DC249D">
        <w:t>-</w:t>
      </w:r>
      <w:r w:rsidR="0067044E">
        <w:t xml:space="preserve"> and temporally-</w:t>
      </w:r>
      <w:r w:rsidR="00BE093A">
        <w:t>structured</w:t>
      </w:r>
      <w:r w:rsidR="00F502D0">
        <w:t xml:space="preserve"> fisheries growth data </w:t>
      </w:r>
      <w:r>
        <w:t>that</w:t>
      </w:r>
      <w:r w:rsidR="00F502D0">
        <w:t xml:space="preserve"> minimizes the use of pre-supposed stratifications. </w:t>
      </w:r>
      <w:r w:rsidR="00F502D0">
        <w:rPr>
          <w:rFonts w:cstheme="minorHAnsi"/>
          <w:iCs/>
        </w:rPr>
        <w:t xml:space="preserve">This method has the potential to improve detection of large-scale patterns in fish growth, and aid in the development of structured population dynamics models. We use simulation to test the robustness of the method </w:t>
      </w:r>
      <w:r>
        <w:rPr>
          <w:rFonts w:cstheme="minorHAnsi"/>
          <w:iCs/>
        </w:rPr>
        <w:t xml:space="preserve">for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758D6970" w:rsidR="00B1327B" w:rsidRDefault="00B1327B" w:rsidP="00825F33">
      <w:pPr>
        <w:spacing w:line="360" w:lineRule="auto"/>
        <w:ind w:firstLine="720"/>
      </w:pPr>
      <w:r w:rsidRPr="004906F5">
        <w:t xml:space="preserve">Sablefish are a highly mobile, long-lived, 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heterogeneity of sablefish </w:t>
      </w:r>
      <w:r w:rsidR="00C85DA0">
        <w:t xml:space="preserve">growth </w:t>
      </w:r>
      <w:r w:rsidRPr="004906F5">
        <w:t>throughout their range</w:t>
      </w:r>
      <w:r>
        <w:t xml:space="preserve">. </w:t>
      </w:r>
    </w:p>
    <w:p w14:paraId="52DD1F56" w14:textId="1FFB7963" w:rsidR="00F502D0" w:rsidRDefault="0023745F" w:rsidP="00825F33">
      <w:pPr>
        <w:pStyle w:val="Heading1"/>
        <w:spacing w:before="240" w:after="0" w:line="360" w:lineRule="auto"/>
      </w:pPr>
      <w:bookmarkStart w:id="1" w:name="_Hlk1972912"/>
      <w:r>
        <w:t xml:space="preserve">2 </w:t>
      </w:r>
      <w:r w:rsidR="00F502D0" w:rsidRPr="004906F5">
        <w:t>Methods</w:t>
      </w:r>
    </w:p>
    <w:p w14:paraId="78156E27" w14:textId="64B7AAB4" w:rsidR="0085796C" w:rsidRPr="0085796C" w:rsidRDefault="0023745F" w:rsidP="00825F33">
      <w:pPr>
        <w:pStyle w:val="Heading2"/>
        <w:spacing w:line="360" w:lineRule="auto"/>
      </w:pPr>
      <w:r>
        <w:lastRenderedPageBreak/>
        <w:t xml:space="preserve">2.1 </w:t>
      </w:r>
      <w:r w:rsidR="0085796C">
        <w:t>Method Summary</w:t>
      </w:r>
    </w:p>
    <w:p w14:paraId="09E46AED" w14:textId="40E17362" w:rsidR="00231872" w:rsidRDefault="00231872" w:rsidP="00825F33">
      <w:pPr>
        <w:spacing w:before="240" w:after="0" w:line="360" w:lineRule="auto"/>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825F33">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22C0692D" w:rsidR="00F502D0" w:rsidRPr="00BE53B7" w:rsidRDefault="00231872" w:rsidP="00825F33">
      <w:pPr>
        <w:spacing w:after="0" w:line="360" w:lineRule="auto"/>
      </w:pPr>
      <w:r>
        <w:t>where µ</w:t>
      </w:r>
      <w:r>
        <w:rPr>
          <w:vertAlign w:val="subscript"/>
        </w:rPr>
        <w:t>t</w:t>
      </w:r>
      <w:r>
        <w:t xml:space="preserve"> represents the expected mean of fish length, which is a random variable of which we have </w:t>
      </w:r>
      <w:r>
        <w:rPr>
          <w:i/>
        </w:rPr>
        <w:t>t</w:t>
      </w:r>
      <w:r>
        <w:t xml:space="preserve"> observations; 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 functions. Latitude and longitude are fit as separate smoothers as the estimation of derivatives for a two-dimensional spline, and inference thereof,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w:t>
      </w:r>
      <w:r w:rsidR="00F91040">
        <w:t xml:space="preserve"> only</w:t>
      </w:r>
      <w:r w:rsidR="008E6D3E" w:rsidRPr="00B03F3F">
        <w:t xml:space="preserve"> fish of age six (thus precluding the need to control for age or sex).</w:t>
      </w:r>
    </w:p>
    <w:p w14:paraId="2DD9C96B" w14:textId="72FDD0A3" w:rsidR="00064049" w:rsidRDefault="00064049" w:rsidP="00825F33">
      <w:pPr>
        <w:spacing w:before="240" w:after="0" w:line="360" w:lineRule="auto"/>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or periods (</w:t>
      </w:r>
      <w:proofErr w:type="gramStart"/>
      <w:r w:rsidR="00424B2D">
        <w:t>breakpoints)  between</w:t>
      </w:r>
      <w:proofErr w:type="gramEnd"/>
      <w:r w:rsidR="00424B2D">
        <w:t xml:space="preserve"> which</w:t>
      </w:r>
      <w:r>
        <w:t xml:space="preserve"> </w:t>
      </w:r>
      <w:r w:rsidR="00424B2D">
        <w:t>we anticipate</w:t>
      </w:r>
      <w:r>
        <w:t xml:space="preserve"> change</w:t>
      </w:r>
      <w:r w:rsidR="00424B2D">
        <w:t>s</w:t>
      </w:r>
      <w:r>
        <w:t xml:space="preserve"> in fish size</w:t>
      </w:r>
      <w:r w:rsidR="00424B2D">
        <w:t xml:space="preserve"> at age;</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p>
    <w:p w14:paraId="1710E7F0" w14:textId="2EE01761" w:rsidR="00064049" w:rsidRDefault="00064049" w:rsidP="00825F33">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542F64D" w:rsidR="00F502D0" w:rsidRDefault="00064049" w:rsidP="00825F33">
      <w:pPr>
        <w:spacing w:after="0" w:line="36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r w:rsidR="000B4A0E">
        <w:t>Therefore,</w:t>
      </w:r>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r w:rsidR="00F502D0">
        <w:t xml:space="preserve">Vector </w:t>
      </w:r>
      <w:r w:rsidR="00F502D0" w:rsidRPr="0085796C">
        <w:rPr>
          <w:b/>
          <w:u w:val="single"/>
        </w:rPr>
        <w:t>G</w:t>
      </w:r>
      <w:r w:rsidR="00F502D0">
        <w:t xml:space="preserve"> is of the same length of the observed dataset.</w:t>
      </w:r>
    </w:p>
    <w:p w14:paraId="23D38391" w14:textId="1A100770" w:rsidR="00F502D0" w:rsidRDefault="00F502D0" w:rsidP="00825F33">
      <w:pPr>
        <w:spacing w:before="240" w:after="0" w:line="360" w:lineRule="auto"/>
      </w:pPr>
      <w:r>
        <w:t xml:space="preserve">The uncertainty in derivative estimates are computed </w:t>
      </w:r>
      <w:r w:rsidR="00C2617A">
        <w:t>as</w:t>
      </w:r>
      <w:r>
        <w:t>:</w:t>
      </w:r>
    </w:p>
    <w:p w14:paraId="184A31C7" w14:textId="124C9E07" w:rsidR="00B67BB0" w:rsidRPr="00E424C1" w:rsidRDefault="00B67BB0" w:rsidP="00825F33">
      <w:pPr>
        <w:pStyle w:val="Caption"/>
        <w:spacing w:before="120" w:after="120" w:line="360" w:lineRule="auto"/>
        <w:rPr>
          <w:b/>
        </w:rPr>
      </w:pPr>
      <w:r>
        <w:lastRenderedPageBreak/>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C8FC5BD" w:rsidR="00F502D0" w:rsidRDefault="00B67BB0" w:rsidP="00825F33">
      <w:pPr>
        <w:spacing w:after="0" w:line="360" w:lineRule="auto"/>
      </w:pPr>
      <w:r>
        <w:t xml:space="preserve">where </w:t>
      </w:r>
      <w:r>
        <w:rPr>
          <w:b/>
        </w:rPr>
        <w:t xml:space="preserve">V </w:t>
      </w:r>
      <w:r>
        <w:t xml:space="preserve">is a 1x1 covariance matrix for each of parameters of the current GAM spline (typically just one); the square root provides the standard error for each derivative estimate of the spline. </w:t>
      </w:r>
      <w:bookmarkStart w:id="2" w:name="_Hlk3457523"/>
      <w:bookmarkStart w:id="3" w:name="_Hlk2063522"/>
      <w:r w:rsidR="005E0FFF">
        <w:t>These steps are then repeated for years and longitudes</w:t>
      </w:r>
      <w:bookmarkEnd w:id="2"/>
      <w:r w:rsidR="005E0FFF">
        <w:t xml:space="preserve"> for the data set at hand. For each parameter, we identify where the maximum absolute value of the first derivative is </w:t>
      </w:r>
      <w:r w:rsidR="000B4A0E">
        <w:t>obtained;</w:t>
      </w:r>
      <w:r w:rsidR="00615029">
        <w:t xml:space="preserve"> this is rounded to the nearest integer and defined as the “breakpoint” as long as its 95% confidence interval does not include zero</w:t>
      </w:r>
      <w:r w:rsidR="00F502D0">
        <w:t xml:space="preserve">. </w:t>
      </w:r>
      <w:bookmarkEnd w:id="3"/>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0B4A0E">
        <w:t xml:space="preserve"> 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184A9E">
        <w:fldChar w:fldCharType="begin"/>
      </w:r>
      <w:r w:rsidR="00184A9E">
        <w:instrText xml:space="preserve"> REF _Ref5721864 \h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502D0">
        <w:t xml:space="preserve">. </w:t>
      </w:r>
    </w:p>
    <w:p w14:paraId="5034D09B" w14:textId="49EE1D05" w:rsidR="00F502D0" w:rsidRPr="00E022D1" w:rsidRDefault="00F502D0" w:rsidP="00825F33">
      <w:pPr>
        <w:spacing w:before="120" w:after="120" w:line="360" w:lineRule="auto"/>
        <w:rPr>
          <w:rFonts w:eastAsiaTheme="minorEastAsia"/>
        </w:rPr>
      </w:pPr>
      <w:bookmarkStart w:id="4"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4"/>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013E988A" w:rsidR="00E424C1" w:rsidRPr="00AB3E57" w:rsidRDefault="002600CC" w:rsidP="00825F33">
      <w:pPr>
        <w:spacing w:after="0" w:line="360" w:lineRule="auto"/>
      </w:pPr>
      <w:r>
        <w:t>For all runs, initial</w:t>
      </w:r>
      <w:r w:rsidR="00E05953" w:rsidRPr="008567BF">
        <w:t xml:space="preserve"> parameter</w:t>
      </w:r>
      <w:r w:rsidR="00E05953">
        <w:t>s</w:t>
      </w:r>
      <w:r w:rsidR="00E05953" w:rsidRPr="008567BF">
        <w:t xml:space="preserve"> </w:t>
      </w:r>
      <w:r w:rsidR="00E05953">
        <w:t xml:space="preserve">were </w:t>
      </w:r>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which were 0 and 15 years in our simulation).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0A1968CF" w:rsidR="00E05953" w:rsidRDefault="0023745F" w:rsidP="00825F33">
      <w:pPr>
        <w:pStyle w:val="Heading2"/>
        <w:spacing w:before="240" w:line="360" w:lineRule="auto"/>
      </w:pPr>
      <w:r>
        <w:t xml:space="preserve">2.2 </w:t>
      </w:r>
      <w:r w:rsidR="00E05953" w:rsidRPr="00101B12">
        <w:t>Simulation Testing</w:t>
      </w:r>
    </w:p>
    <w:p w14:paraId="1E4940F0" w14:textId="48B08F76" w:rsidR="00F75BC7" w:rsidRDefault="00AA168A" w:rsidP="00825F33">
      <w:pPr>
        <w:spacing w:after="0" w:line="360" w:lineRule="auto"/>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mimicking individual characteristics by following the life history processes (survival, growth, and reproduction) of individual fish. We simulate spatial variation by generating length </w:t>
      </w:r>
      <w:r w:rsidR="00257626">
        <w:t>at</w:t>
      </w:r>
      <w:r w:rsidR="003057E6">
        <w:t xml:space="preserve"> 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825F33">
      <w:pPr>
        <w:pStyle w:val="Caption"/>
        <w:spacing w:line="360" w:lineRule="auto"/>
      </w:pPr>
      <w:bookmarkStart w:id="5"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5"/>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00177E19" w:rsidR="00E05953" w:rsidRDefault="003368A1" w:rsidP="00825F33">
      <w:pPr>
        <w:spacing w:after="0" w:line="360" w:lineRule="auto"/>
      </w:pPr>
      <w:bookmarkStart w:id="6"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r w:rsidR="00473F2A">
        <w:t xml:space="preserve"> different growth Regimes</w:t>
      </w:r>
      <w:r w:rsidR="002B12EC">
        <w:t xml:space="preserve">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r w:rsidR="007A17E6">
        <w:rPr>
          <w:rFonts w:eastAsiaTheme="minorEastAsia"/>
        </w:rPr>
        <w:t xml:space="preserve"> </w:t>
      </w:r>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p>
    <w:p w14:paraId="06C25B6F" w14:textId="0B020FD0" w:rsidR="00AF7365" w:rsidRDefault="003057E6" w:rsidP="00825F33">
      <w:pPr>
        <w:spacing w:before="240" w:after="0" w:line="360" w:lineRule="auto"/>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B159B">
        <w:t>, with one test of the ability to test a temporal regime change in growth</w:t>
      </w:r>
      <w:r w:rsidR="00297019">
        <w:t>.</w:t>
      </w:r>
      <w:r w:rsidR="00801F3C" w:rsidRPr="00801F3C">
        <w:t xml:space="preserve"> </w:t>
      </w:r>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r w:rsidR="00801F3C">
        <w:t xml:space="preserve"> shows a map of an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In all except the final (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and non-spatial scenarios, the latitude and longitude of fish grown under Regime 1 are </w:t>
      </w:r>
      <w:r w:rsidR="00473F2A">
        <w:t xml:space="preserve">sampled independently and at random from a uniform distribution between 0° and 25°; for simulations with 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simulation scenario explicitly test</w:t>
      </w:r>
      <w:r w:rsidR="006C5792" w:rsidRPr="002F43F1">
        <w:t>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5DE2510D" w:rsidR="001D6A18" w:rsidRDefault="0023745F" w:rsidP="00825F33">
      <w:pPr>
        <w:pStyle w:val="Heading2"/>
        <w:spacing w:line="360" w:lineRule="auto"/>
      </w:pPr>
      <w:bookmarkStart w:id="7" w:name="_Ref5258267"/>
      <w:r>
        <w:lastRenderedPageBreak/>
        <w:t xml:space="preserve">2.3 </w:t>
      </w:r>
      <w:r w:rsidR="001D6A18">
        <w:t>Performance Metrics</w:t>
      </w:r>
      <w:bookmarkEnd w:id="7"/>
    </w:p>
    <w:p w14:paraId="5ED8337B" w14:textId="57520DA5" w:rsidR="009C3DE6" w:rsidRDefault="001D6A18" w:rsidP="00BB0FD7">
      <w:pPr>
        <w:spacing w:line="360" w:lineRule="auto"/>
        <w:ind w:firstLine="720"/>
      </w:pPr>
      <w:r>
        <w:t>We examined two performance metrics for the method: 1) the proportion of simulations</w:t>
      </w:r>
      <w:r w:rsidR="00AF7365">
        <w:t xml:space="preserve"> within each scenario</w:t>
      </w:r>
      <w:r>
        <w:t xml:space="preserve"> which detected the correct spatial</w:t>
      </w:r>
      <w:r w:rsidR="0090579B">
        <w:t xml:space="preserve"> and/or temporal</w:t>
      </w:r>
      <w:r>
        <w:t xml:space="preserve"> breakpoints</w:t>
      </w:r>
      <w:r w:rsidR="00E86CA8">
        <w:t xml:space="preserve">, for which we tabulated the number of </w:t>
      </w:r>
      <w:r w:rsidR="00E27E76">
        <w:t>times a breakpoint found using a gam GAM fit to a dataset from that scenario</w:t>
      </w:r>
      <w:r w:rsidR="00E86CA8">
        <w:t xml:space="preserve"> 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of the endpoints of the </w:t>
      </w:r>
      <w:r w:rsidR="00AF7365">
        <w:t>resultant estimated</w:t>
      </w:r>
      <w:r>
        <w:t xml:space="preserve"> growth curve</w:t>
      </w:r>
      <w:r w:rsidR="00E4187E">
        <w:t xml:space="preserve"> for that dataset</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row 4), the GAM analysis must have detected the correct breakpoint exactly to have been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2DE92136" w:rsidR="001D6A18" w:rsidRPr="001D6A18" w:rsidRDefault="001D6A18" w:rsidP="00257CAD">
      <w:pPr>
        <w:spacing w:line="360" w:lineRule="auto"/>
        <w:ind w:firstLine="720"/>
      </w:pPr>
      <w:r>
        <w:t xml:space="preserve">For each simulation, after aggregating into GAM-designated </w:t>
      </w:r>
      <w:r w:rsidR="00B41546">
        <w:t>spatiotemporal strata</w:t>
      </w:r>
      <w:r w:rsidR="008A32E0">
        <w:t xml:space="preserve"> and estimating the growth curve</w:t>
      </w:r>
      <w:r>
        <w:t>, we determined whether the 95% confidence interval</w:t>
      </w:r>
      <w:r w:rsidR="00383DB6">
        <w:t>s</w:t>
      </w:r>
      <w:r>
        <w:t xml:space="preserve"> of the estimated fish size 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hich could be Regime 1 as well if no spatial variation intended in the scenario at hand.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endpoint</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1"/>
    <w:bookmarkEnd w:id="6"/>
    <w:p w14:paraId="6E1C2CA2" w14:textId="7279A17C" w:rsidR="00555EB1" w:rsidRDefault="0023745F" w:rsidP="00825F33">
      <w:pPr>
        <w:pStyle w:val="Heading2"/>
        <w:spacing w:line="360" w:lineRule="auto"/>
      </w:pPr>
      <w:r>
        <w:t xml:space="preserve">2.4 </w:t>
      </w:r>
      <w:r w:rsidR="00E05953">
        <w:t>Application to Northeast Pacific Sablefish</w:t>
      </w:r>
    </w:p>
    <w:p w14:paraId="6A1C8EE7" w14:textId="572AB2C3" w:rsidR="00F13628" w:rsidRPr="00F13628" w:rsidRDefault="00971118" w:rsidP="00825F33">
      <w:pPr>
        <w:spacing w:before="240" w:after="0" w:line="360" w:lineRule="auto"/>
      </w:pPr>
      <w:r>
        <w:t xml:space="preserve">We obtained fishery-independent length and age data from the </w:t>
      </w:r>
      <w:r w:rsidR="00CB15E0">
        <w:t>Alaska Sablefish Longline Survey</w:t>
      </w:r>
      <w:r w:rsidR="008F0D40">
        <w:rPr>
          <w:rStyle w:val="CommentReference"/>
        </w:rPr>
        <w:commentReference w:id="8"/>
      </w:r>
      <w:r w:rsidR="0057578D">
        <w:rPr>
          <w:rStyle w:val="CommentReference"/>
        </w:rPr>
        <w:commentReference w:id="9"/>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w:t>
      </w:r>
      <w:r w:rsidR="00A905FF">
        <w:lastRenderedPageBreak/>
        <w:t xml:space="preserve">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 xml:space="preserve">. This produced a data set with </w:t>
      </w:r>
      <w:r w:rsidR="00612667" w:rsidRPr="00D30CB6">
        <w:t xml:space="preserve">an average of </w:t>
      </w:r>
      <w:r w:rsidR="00276779" w:rsidRPr="00825F33">
        <w:t>1315, 1283, and 65 ag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p>
    <w:p w14:paraId="62BEBFC1" w14:textId="72FE1F9A" w:rsidR="001B21D9" w:rsidRDefault="00E05953" w:rsidP="00825F33">
      <w:pPr>
        <w:spacing w:before="240" w:after="0" w:line="360" w:lineRule="auto"/>
        <w:rPr>
          <w:noProof/>
        </w:rPr>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size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the data to match the breakpoints for which there was general </w:t>
      </w:r>
      <w:r w:rsidR="004F6FFD">
        <w:t>agreement</w:t>
      </w:r>
      <w:r w:rsidR="006D5924">
        <w:t xml:space="preserve"> </w:t>
      </w:r>
      <w:r w:rsidR="004F6FFD">
        <w:t>across these GAMs</w:t>
      </w:r>
      <w:r w:rsidR="00101143">
        <w:t xml:space="preserve"> as well as an ecosystem-based breakpoint at 145°W. This latter breakpoint was determined by </w:t>
      </w:r>
      <w:r w:rsidR="00101143" w:rsidRPr="00101143">
        <w:rPr>
          <w:noProof/>
        </w:rPr>
        <w:t>Waite and Mueter</w:t>
      </w:r>
      <w:r w:rsidR="00101143">
        <w:rPr>
          <w:noProof/>
        </w:rPr>
        <w:t xml:space="preserve"> (</w:t>
      </w:r>
      <w:r w:rsidR="00101143" w:rsidRPr="00101143">
        <w:rPr>
          <w:noProof/>
        </w:rPr>
        <w:t>2013</w:t>
      </w:r>
      <w:r w:rsidR="00101143">
        <w:rPr>
          <w:noProof/>
        </w:rPr>
        <w:t>) via c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recruitment process </w:t>
      </w:r>
      <w:r w:rsidR="008924A8">
        <w:rPr>
          <w:noProof/>
        </w:rPr>
        <w:fldChar w:fldCharType="begin" w:fldLock="1"/>
      </w:r>
      <w:r w:rsidR="001F4B4A">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Pr>
          <w:noProof/>
        </w:rPr>
        <w:fldChar w:fldCharType="separate"/>
      </w:r>
      <w:r w:rsidR="008924A8" w:rsidRPr="008924A8">
        <w:rPr>
          <w:noProof/>
        </w:rPr>
        <w:t>(Shotwell et al., 2014)</w:t>
      </w:r>
      <w:r w:rsidR="008924A8">
        <w:rPr>
          <w:noProof/>
        </w:rPr>
        <w:fldChar w:fldCharType="end"/>
      </w:r>
      <w:r w:rsidR="008924A8">
        <w:rPr>
          <w:noProof/>
        </w:rPr>
        <w:t xml:space="preserve"> but </w:t>
      </w:r>
      <w:r w:rsidR="00D30CB6">
        <w:rPr>
          <w:noProof/>
        </w:rPr>
        <w:t xml:space="preserve">by </w:t>
      </w:r>
      <w:r w:rsidR="008924A8">
        <w:rPr>
          <w:noProof/>
        </w:rPr>
        <w:t xml:space="preserve">definition </w:t>
      </w:r>
      <w:r w:rsidR="00D30CB6">
        <w:rPr>
          <w:noProof/>
        </w:rPr>
        <w:t xml:space="preserve">such an effect </w:t>
      </w:r>
      <w:r w:rsidR="008924A8">
        <w:rPr>
          <w:noProof/>
        </w:rPr>
        <w:t>is not detectable in analysis of fish larger</w:t>
      </w:r>
      <w:r w:rsidR="003D1CAA">
        <w:rPr>
          <w:noProof/>
        </w:rPr>
        <w:t xml:space="preserve"> and/or older</w:t>
      </w:r>
      <w:r w:rsidR="008924A8">
        <w:rPr>
          <w:noProof/>
        </w:rPr>
        <w:t xml:space="preserve"> than recruits.</w:t>
      </w:r>
      <w:r w:rsidR="00101143">
        <w:rPr>
          <w:noProof/>
        </w:rPr>
        <w:t xml:space="preserve"> </w:t>
      </w:r>
    </w:p>
    <w:p w14:paraId="17B4322E" w14:textId="682C86E6" w:rsidR="009F78DF" w:rsidRDefault="009F78DF" w:rsidP="00825F33">
      <w:pPr>
        <w:spacing w:before="240" w:after="0" w:line="360" w:lineRule="auto"/>
      </w:pPr>
      <w:r>
        <w:t xml:space="preserve">To </w:t>
      </w:r>
      <w:r w:rsidR="00BB0FD7">
        <w:t>refine the implementation</w:t>
      </w:r>
      <w:r>
        <w:t xml:space="preserve"> breakpoints </w:t>
      </w:r>
      <w:r w:rsidR="00BB0FD7">
        <w:t>to only include those which</w:t>
      </w:r>
      <w:r>
        <w:t xml:space="preserve"> resulted in a significantly different estimate of </w:t>
      </w:r>
      <w:r w:rsidR="003D1CAA">
        <w:t>L</w:t>
      </w:r>
      <w:r w:rsidR="003D1CAA" w:rsidRPr="00BB0FD7">
        <w:rPr>
          <w:vertAlign w:val="subscript"/>
        </w:rPr>
        <w:t>∞</w:t>
      </w:r>
      <w:r>
        <w:t xml:space="preserve">, w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using the entire dataset. We first aggregated and estimated the VBGF for ten unique </w:t>
      </w:r>
      <w:proofErr w:type="spellStart"/>
      <w:r>
        <w:t>spatio</w:t>
      </w:r>
      <w:proofErr w:type="spellEnd"/>
      <w:r>
        <w:t xml:space="preserve">-temporal strata, defined by </w:t>
      </w:r>
      <w:r w:rsidR="00BB0FD7">
        <w:t xml:space="preserve">the </w:t>
      </w:r>
      <w:r>
        <w:t xml:space="preserve">breakpoints found </w:t>
      </w:r>
      <w:r w:rsidR="00B350F8">
        <w:t xml:space="preserve">for key ages using the GAM </w:t>
      </w:r>
      <w:r>
        <w:t xml:space="preserve">and </w:t>
      </w:r>
      <w:r w:rsidR="00BB0FD7">
        <w:t xml:space="preserve">the aforementioned </w:t>
      </w:r>
      <w:r>
        <w:t>ecosystem feature, for each sex. We then examined whether</w:t>
      </w:r>
      <w:r w:rsidR="00D36395">
        <w:t>,</w:t>
      </w:r>
      <w:r>
        <w:t xml:space="preserve"> for any temporally-split datasets from the same region (e.g.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 xml:space="preserve">for all years. In the second step, we examined if spatially adjacent regions (from any time period) for the same sex had 95% confidence intervals for </w:t>
      </w:r>
      <w:r w:rsidR="003D1CAA">
        <w:t>L</w:t>
      </w:r>
      <w:r w:rsidR="003D1CAA" w:rsidRPr="00F77ACF">
        <w:rPr>
          <w:vertAlign w:val="subscript"/>
        </w:rPr>
        <w:t>∞</w:t>
      </w:r>
      <w:r>
        <w:t xml:space="preserve"> which overlapped and combined regions for which this was true 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hich do not </w:t>
      </w:r>
      <w:r>
        <w:lastRenderedPageBreak/>
        <w:t>ultimately result in different parameter 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ly</w:t>
      </w:r>
      <w:r w:rsidR="00322DAC">
        <w:t>.</w:t>
      </w:r>
    </w:p>
    <w:p w14:paraId="49EB3BCB" w14:textId="0D32127F" w:rsidR="001A1B0A" w:rsidRDefault="0023745F" w:rsidP="00825F33">
      <w:pPr>
        <w:pStyle w:val="Heading1"/>
        <w:keepNext/>
        <w:spacing w:before="240" w:after="0" w:line="360" w:lineRule="auto"/>
      </w:pPr>
      <w:r>
        <w:t xml:space="preserve">3 </w:t>
      </w:r>
      <w:r w:rsidR="001A1B0A" w:rsidRPr="004906F5">
        <w:t>Results</w:t>
      </w:r>
    </w:p>
    <w:p w14:paraId="7B4434C2" w14:textId="0EB32786" w:rsidR="00A837CD" w:rsidRDefault="0023745F" w:rsidP="00825F33">
      <w:pPr>
        <w:pStyle w:val="Heading2"/>
        <w:spacing w:before="0" w:line="360" w:lineRule="auto"/>
      </w:pPr>
      <w:bookmarkStart w:id="10" w:name="_Ref5718407"/>
      <w:r>
        <w:t xml:space="preserve">3.1 </w:t>
      </w:r>
      <w:r w:rsidR="00506E17">
        <w:t>Simulation Study</w:t>
      </w:r>
      <w:bookmarkEnd w:id="10"/>
    </w:p>
    <w:p w14:paraId="3DCC6CA4" w14:textId="04095670" w:rsidR="00C65F22" w:rsidRDefault="00DB2D68" w:rsidP="00825F33">
      <w:pPr>
        <w:spacing w:after="0" w:line="360" w:lineRule="auto"/>
      </w:pPr>
      <w:r>
        <w:t xml:space="preserve">The simulation study demonstrated that the first-derivative method was able to detect </w:t>
      </w:r>
      <w:r w:rsidR="00555EB1">
        <w:t>both</w:t>
      </w:r>
      <w:r>
        <w:t xml:space="preserve"> 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845D2A">
        <w:fldChar w:fldCharType="begin"/>
      </w:r>
      <w:r w:rsidR="00845D2A">
        <w:instrText xml:space="preserve"> REF _Ref2061301 \h </w:instrText>
      </w:r>
      <w:r w:rsidR="00825F33">
        <w:instrText xml:space="preserve"> \* MERGEFORMAT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r w:rsidR="00281B2C">
        <w:t>smoothers and</w:t>
      </w:r>
      <w:r w:rsidR="00C65F22">
        <w:t xml:space="preserve"> breakpoints 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2F6ECC13" w:rsidR="003625DB" w:rsidRDefault="00FF414A" w:rsidP="00B5675D">
      <w:pPr>
        <w:spacing w:line="360" w:lineRule="auto"/>
        <w:ind w:firstLine="720"/>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r w:rsidR="00AB1FBA">
        <w:t>89</w:t>
      </w:r>
      <w:r>
        <w:t xml:space="preserve">%-100% coverage for </w:t>
      </w:r>
      <w:r w:rsidR="00AB1FBA">
        <w:t>four</w:t>
      </w:r>
      <w:r>
        <w:t xml:space="preserve"> simulations,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rsidR="00B5675D">
        <w:t xml:space="preserve"> and </w:t>
      </w:r>
      <w:r w:rsidR="00B5675D">
        <w:fldChar w:fldCharType="begin"/>
      </w:r>
      <w:r w:rsidR="00B5675D">
        <w:instrText xml:space="preserve"> REF _Ref5206683 \h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were never over 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For </w:t>
      </w:r>
      <w:r w:rsidR="00806417">
        <w:t>the two</w:t>
      </w:r>
      <w:r>
        <w:t xml:space="preserve"> scenario</w:t>
      </w:r>
      <w:r w:rsidR="00806417">
        <w:t>s</w:t>
      </w:r>
      <w:r>
        <w:t xml:space="preserve"> with zero </w:t>
      </w:r>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completely unable to detect the accurate breakpoints for the scenario with a spatial break at 49°, assigning the break at 50° </w:t>
      </w:r>
      <w:r w:rsidR="00883CE8">
        <w:t xml:space="preserve">latitude and longitude </w:t>
      </w:r>
      <w:r>
        <w:t>in 100% of simulations.</w:t>
      </w:r>
      <w:r w:rsidR="000C31F1">
        <w:t xml:space="preserve"> The resultant coverage probabilities were barely above zero, likely due to the high contrast</w:t>
      </w:r>
      <w:r w:rsidR="007858CE">
        <w:t xml:space="preserve"> </w:t>
      </w:r>
      <w:r w:rsidR="000C31F1">
        <w:t xml:space="preserve">in size-at-age between the two regions, which 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3625DB">
        <w:fldChar w:fldCharType="separate"/>
      </w:r>
      <w:r w:rsidR="003625DB">
        <w:t xml:space="preserve">Table </w:t>
      </w:r>
      <w:r w:rsidR="003625DB">
        <w:rPr>
          <w:noProof/>
        </w:rPr>
        <w:t>1</w:t>
      </w:r>
      <w:r w:rsidR="003625DB">
        <w:fldChar w:fldCharType="end"/>
      </w:r>
      <w:r w:rsidR="003625DB">
        <w:t>, row 3) which detected the wrong breakpoint were off by 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xml:space="preserve">. The method obtained 80%-90% accuracy in correctly detecting the temporal breakpoint, which was </w:t>
      </w:r>
      <w:r w:rsidR="000C31F1">
        <w:lastRenderedPageBreak/>
        <w:t>nonexistent for most scenarios. Again, there was not a discernable pattern to the spurious years assigned to scenarios without actual temporal variability.</w:t>
      </w:r>
    </w:p>
    <w:p w14:paraId="6F75E876" w14:textId="3534209A" w:rsidR="00506E17" w:rsidRPr="00506E17" w:rsidRDefault="0023745F" w:rsidP="00825F33">
      <w:pPr>
        <w:pStyle w:val="Heading2"/>
        <w:spacing w:before="240" w:line="360" w:lineRule="auto"/>
      </w:pPr>
      <w:r>
        <w:t xml:space="preserve">3.2 </w:t>
      </w:r>
      <w:r w:rsidR="00506E17">
        <w:t>Application to NE Pacific Sablefish</w:t>
      </w:r>
      <w:r w:rsidR="007674FF">
        <w:t xml:space="preserve"> </w:t>
      </w:r>
    </w:p>
    <w:p w14:paraId="3B4A80D9" w14:textId="66AE37AA" w:rsidR="00445820" w:rsidRDefault="00B65918" w:rsidP="00F77ACF">
      <w:pPr>
        <w:spacing w:after="0" w:line="360" w:lineRule="auto"/>
        <w:ind w:firstLine="720"/>
      </w:pPr>
      <w:r>
        <w:t xml:space="preserve">For all </w:t>
      </w:r>
      <w:r w:rsidR="00F77ACF">
        <w:t xml:space="preserve">key </w:t>
      </w:r>
      <w:r>
        <w:t xml:space="preserve">ages </w:t>
      </w:r>
      <w:r w:rsidR="00F77ACF">
        <w:t>fit with the GAM</w:t>
      </w:r>
      <w:r>
        <w:t>,</w:t>
      </w:r>
      <w:r w:rsidR="008936F5">
        <w:t xml:space="preserve"> </w:t>
      </w:r>
      <w:r w:rsidR="00274FD3">
        <w:t>t</w:t>
      </w:r>
      <w:r w:rsidR="00A9532D">
        <w:t>he latitude smoother suggested a general</w:t>
      </w:r>
      <w:r w:rsidR="00981A9D">
        <w:t>ly</w:t>
      </w:r>
      <w:r w:rsidR="00A9532D">
        <w:t xml:space="preserve"> increasing cline</w:t>
      </w:r>
      <w:r w:rsidR="00981A9D">
        <w:t xml:space="preserve"> in </w:t>
      </w:r>
      <w:r w:rsidR="00132F6C">
        <w:t>length-at-</w:t>
      </w:r>
      <w:r w:rsidR="00981A9D">
        <w:t>age</w:t>
      </w:r>
      <w:r w:rsidR="00AF1875">
        <w:t xml:space="preserve"> </w:t>
      </w:r>
      <w:r w:rsidR="00A9532D">
        <w:t xml:space="preserve">with latitude, with a significant breakpoint centered around </w:t>
      </w:r>
      <w:r w:rsidR="00274FD3">
        <w:t xml:space="preserve">50˚N </w:t>
      </w:r>
      <w:r w:rsidR="00A9532D">
        <w:t>(approximately Vancouver, Canad</w:t>
      </w:r>
      <w:r w:rsidR="00274FD3">
        <w:t xml:space="preserve">a) </w:t>
      </w:r>
      <w:r w:rsidR="00972E6C">
        <w:t xml:space="preserve">detected when the GAM was fit </w:t>
      </w:r>
      <w:r w:rsidR="00274FD3">
        <w:t xml:space="preserve">for both age four and six </w:t>
      </w:r>
      <w:r w:rsidR="004862B8">
        <w:t>sable</w:t>
      </w:r>
      <w:r w:rsidR="00274FD3">
        <w:t>fish</w:t>
      </w:r>
      <w:r w:rsidR="00A767F7">
        <w:t xml:space="preserve"> (</w:t>
      </w:r>
      <w:r w:rsidR="00A767F7">
        <w:fldChar w:fldCharType="begin"/>
      </w:r>
      <w:r w:rsidR="00A767F7">
        <w:instrText xml:space="preserve"> REF _Ref532305639 \h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A767F7">
        <w:fldChar w:fldCharType="separate"/>
      </w:r>
      <w:r w:rsidR="00A767F7">
        <w:t xml:space="preserve"> and </w:t>
      </w:r>
      <w:r w:rsidR="00A767F7">
        <w:rPr>
          <w:noProof/>
        </w:rPr>
        <w:t>7</w:t>
      </w:r>
      <w:r w:rsidR="00A767F7">
        <w:fldChar w:fldCharType="end"/>
      </w:r>
      <w:r w:rsidR="00A767F7">
        <w:t>)</w:t>
      </w:r>
      <w:r w:rsidR="00274FD3">
        <w:t>. Both age six and age 30 female sablefish identified a breakpoint of 36˚N</w:t>
      </w:r>
      <w:r w:rsidR="00274FD3" w:rsidDel="00274FD3">
        <w:t xml:space="preserve"> </w:t>
      </w:r>
      <w:r w:rsidR="00274FD3">
        <w:t>(approximately Monterey, CA, USA)</w:t>
      </w:r>
      <w:r w:rsidR="00466B36">
        <w:t xml:space="preserve">. Both of t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for males in regions 1, 2, 3 and 5 and for females in Regions 3, 4 and 5</w:t>
      </w:r>
      <w:r w:rsidR="00362196">
        <w:t xml:space="preserve"> </w:t>
      </w:r>
      <w:r w:rsidR="004E2DEE">
        <w:t xml:space="preserve">(see </w:t>
      </w:r>
      <w:r w:rsidR="00362196">
        <w:t>Appendix Figure A13)</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 xml:space="preserve">number of </w:t>
      </w:r>
      <w:proofErr w:type="spellStart"/>
      <w:r w:rsidR="009A3744">
        <w:t>spatio</w:t>
      </w:r>
      <w:proofErr w:type="spellEnd"/>
      <w:r w:rsidR="009A3744">
        <w:t>-temporal strata to 13</w:t>
      </w:r>
      <w:r w:rsidR="00DF7A11">
        <w:t xml:space="preserve"> (</w:t>
      </w:r>
      <w:r w:rsidR="00DF7A11">
        <w:fldChar w:fldCharType="begin"/>
      </w:r>
      <w:r w:rsidR="00DF7A11">
        <w:instrText xml:space="preserve"> REF _Ref5376336 \h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this </w:t>
      </w:r>
      <w:r w:rsidR="008D0425">
        <w:t>setup</w:t>
      </w:r>
      <w:r w:rsidR="00362196">
        <w:t xml:space="preserve"> was retained as our final </w:t>
      </w:r>
      <w:r w:rsidR="008D0425">
        <w:t xml:space="preserve">spatiotemporal </w:t>
      </w:r>
      <w:r w:rsidR="005A19AC">
        <w:t>stratification.</w:t>
      </w:r>
    </w:p>
    <w:p w14:paraId="7D6FE7DB" w14:textId="1734FD5B" w:rsidR="001A1B0A" w:rsidRDefault="0023745F" w:rsidP="00825F33">
      <w:pPr>
        <w:pStyle w:val="Heading1"/>
        <w:spacing w:before="240" w:after="0" w:line="360" w:lineRule="auto"/>
      </w:pPr>
      <w:r>
        <w:t xml:space="preserve">4 </w:t>
      </w:r>
      <w:r w:rsidR="001A1B0A" w:rsidRPr="004906F5">
        <w:t>Discussion</w:t>
      </w:r>
    </w:p>
    <w:p w14:paraId="2CAF7DF2" w14:textId="3125AABC" w:rsidR="00DF7A11" w:rsidRPr="009176CC" w:rsidRDefault="0023745F" w:rsidP="0048431F">
      <w:pPr>
        <w:pStyle w:val="Heading2"/>
      </w:pPr>
      <w:r>
        <w:t xml:space="preserve">4.1 </w:t>
      </w:r>
      <w:r w:rsidR="00DF7A11" w:rsidRPr="009176CC">
        <w:t>Caveats of Approach</w:t>
      </w:r>
    </w:p>
    <w:p w14:paraId="2FBC0F83" w14:textId="4B03EF36" w:rsidR="00A767F7" w:rsidRDefault="00DF7A11" w:rsidP="00DF7A11">
      <w:pPr>
        <w:spacing w:line="360" w:lineRule="auto"/>
      </w:pPr>
      <w:r>
        <w:t xml:space="preserve">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variability was present</w:t>
      </w:r>
      <w:r w:rsidR="00A767F7">
        <w:t xml:space="preserve">. However, some erroneous detection can be expected </w:t>
      </w:r>
      <w:r w:rsidR="00A767F7">
        <w:lastRenderedPageBreak/>
        <w:t xml:space="preserve">considering inherent noise in our datasets, and the fact that we did not have a minimum threshold for breakpoint detection; a single, small derivative that did not have a CI containing zero could be ‘picked’. </w:t>
      </w:r>
    </w:p>
    <w:p w14:paraId="0E6825E6" w14:textId="5ADBBA56" w:rsidR="0089790E" w:rsidRDefault="0089790E" w:rsidP="00DF7A11">
      <w:pPr>
        <w:spacing w:line="360" w:lineRule="auto"/>
      </w:pPr>
      <w:r>
        <w:t xml:space="preserve">The accuracy detection procedure 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r w:rsidR="00B62B5E">
        <w:t xml:space="preserve">. </w:t>
      </w:r>
      <w:r w:rsidR="007C0B53">
        <w:t>The performance of the method despite this strictness and the sensitivity of the absolute-value method mentioned above is promising.</w:t>
      </w:r>
    </w:p>
    <w:p w14:paraId="637F85ED" w14:textId="2F0D21FC" w:rsidR="00DF7A11" w:rsidRPr="00B62B5E" w:rsidRDefault="00DF7A11" w:rsidP="00DF7A11">
      <w:pPr>
        <w:spacing w:line="360" w:lineRule="auto"/>
        <w:rPr>
          <w:highlight w:val="yellow"/>
        </w:rPr>
      </w:pPr>
      <w:r w:rsidRPr="00D73DFA">
        <w:t xml:space="preserve">Finally, we did not consider movement of fish between regions, which could complicate the effectiveness of the method by </w:t>
      </w:r>
      <w:r w:rsidR="00493E13">
        <w:t>introducing</w:t>
      </w:r>
      <w:r w:rsidRPr="00D73DFA">
        <w:t xml:space="preserve"> fish “grown” under a separate regime into a new region. The method was able to detect changes within such mixed</w:t>
      </w:r>
      <w:r>
        <w:t xml:space="preserve"> zones provided that there were other, more homogeneous areas elsewhere in the study region.</w:t>
      </w:r>
      <w:r w:rsidR="00493E13">
        <w:t xml:space="preserve"> </w:t>
      </w:r>
      <w:r w:rsidR="00B62B5E">
        <w:t>With these caveats in mind, we envision (and demonstrate) using the method as a tool to identify general regions and periods of change in fish size-at-age, which will necessarily be evaluated against pre-existing knowledge of the fish population and its ecosystem</w:t>
      </w:r>
      <w:r w:rsidR="00B62B5E" w:rsidRPr="00B62B5E">
        <w:t xml:space="preserve">. </w:t>
      </w:r>
      <w:r w:rsidR="00493E13" w:rsidRPr="00B62B5E">
        <w:t>Below, we discuss the results of the simulation study and provide further guidance on how researchers should apply the proposed method to new datasets.</w:t>
      </w:r>
    </w:p>
    <w:p w14:paraId="0EACBBBE" w14:textId="37ACB677" w:rsidR="00FF414A" w:rsidRDefault="0023745F" w:rsidP="00825F33">
      <w:pPr>
        <w:pStyle w:val="Heading2"/>
        <w:spacing w:before="0" w:line="360" w:lineRule="auto"/>
      </w:pPr>
      <w:r>
        <w:t xml:space="preserve">4.2 </w:t>
      </w:r>
      <w:r w:rsidR="00FF414A">
        <w:t>Simulation Study</w:t>
      </w:r>
    </w:p>
    <w:p w14:paraId="7F287D10" w14:textId="60E514B9" w:rsidR="0088027E" w:rsidRDefault="00D178A2" w:rsidP="00825F33">
      <w:pPr>
        <w:spacing w:line="360" w:lineRule="auto"/>
      </w:pPr>
      <w:r>
        <w:t>On the whole, the model performed best for both performance metric</w:t>
      </w:r>
      <w:r w:rsidR="00883CE8">
        <w:t>s</w:t>
      </w:r>
      <w:r>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 breakpoint). </w:t>
      </w:r>
    </w:p>
    <w:p w14:paraId="398E4448" w14:textId="30482416" w:rsidR="002C6E0C" w:rsidRDefault="0088027E" w:rsidP="002C6E0C">
      <w:pPr>
        <w:spacing w:line="360" w:lineRule="auto"/>
        <w:ind w:firstLine="720"/>
        <w:rPr>
          <w:highlight w:val="yellow"/>
        </w:rPr>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 xml:space="preserve">. </w:t>
      </w:r>
      <w:r w:rsidR="009B28AB" w:rsidRPr="00D73DFA">
        <w:t>In terms of fisheries management, this suggests that managers 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 xml:space="preserve">Such breakdown of detection methods at the margins of a series (at the edges of a study region, or at </w:t>
      </w:r>
      <w:r w:rsidR="0022377B">
        <w:lastRenderedPageBreak/>
        <w:t xml:space="preserve">the end of a time-series) has been documented in </w:t>
      </w:r>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r w:rsidR="0022377B" w:rsidRPr="00D73DFA">
        <w:t xml:space="preserve">. The same author developed a method using sequential t-tests to perform such edge-case detection, which has been applied to detect ecosystem regime shifts in the Bering Sea. </w:t>
      </w:r>
      <w:r w:rsidR="002C6E0C" w:rsidRPr="002C6E0C">
        <w:t>It is noted that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F04304">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is an area for future research. </w:t>
      </w:r>
    </w:p>
    <w:p w14:paraId="062EA1FF" w14:textId="009578D7" w:rsidR="00D178A2" w:rsidRPr="00101B63" w:rsidRDefault="002C6E0C" w:rsidP="002C6E0C">
      <w:pPr>
        <w:spacing w:line="360" w:lineRule="auto"/>
        <w:ind w:firstLine="720"/>
        <w:rPr>
          <w:highlight w:val="yellow"/>
        </w:rPr>
      </w:pPr>
      <w:r>
        <w:t>E</w:t>
      </w:r>
      <w:r w:rsidR="00DF7A11">
        <w:t>mpirical work has</w:t>
      </w:r>
      <w:r w:rsidR="00101B63" w:rsidRPr="00D73DFA">
        <w:t xml:space="preserve"> suggested that somatic growth in fisheries follows ecosystem gradients (rather than management boundaries), and the ongoing emphasis on ecosystem-based fisheries management will hopefully invol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e observed)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6226E6E6" w:rsidR="009176CC" w:rsidRDefault="0040193D" w:rsidP="00C11749">
      <w:pPr>
        <w:spacing w:line="360" w:lineRule="auto"/>
        <w:ind w:firstLine="720"/>
      </w:pPr>
      <w:r>
        <w:t>The 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size at younger vs. </w:t>
      </w:r>
      <w:r w:rsidR="002866F4">
        <w:t>older</w:t>
      </w:r>
      <w:r w:rsidR="00304135">
        <w:t xml:space="preserve"> ages.</w:t>
      </w:r>
      <w:r w:rsidR="008322F4">
        <w:t xml:space="preserve"> It is encouraging that the approach could correctly d</w:t>
      </w:r>
      <w:r w:rsidR="002866F4">
        <w:t xml:space="preserve">etect breakpoints </w:t>
      </w:r>
      <w:r w:rsidR="008322F4">
        <w:t>in the scenario with overlapping ranges, which is likely more similar to real-world fish populations</w:t>
      </w:r>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 and resulted in a loss in accuracy (coverage probability) for </w:t>
      </w:r>
      <w:r w:rsidR="009F0300">
        <w:t xml:space="preserve">the endpoints of the growth curve. We suggest scientists use the method as a guidance </w:t>
      </w:r>
      <w:r w:rsidR="002866F4">
        <w:t>tool to identify</w:t>
      </w:r>
      <w:r w:rsidR="009F0300">
        <w:t xml:space="preserve"> general zones between which growth </w:t>
      </w:r>
      <w:r w:rsidR="002866F4">
        <w:t>could</w:t>
      </w:r>
      <w:r w:rsidR="009F0300">
        <w:t xml:space="preserve"> vary, and not take the detected breakpoint itself as the absolute truth. Importantly, suggestions of spatial breakpoints produced by the method should necessarily be considered in the context of the ecosystem, and prior knowledge of how the fishery at hand responds to features (e.g. temperature, depth) which may vary with latitude and/or longitude. Below, we discuss the results found during the application to northeast Pacific sablefish, with respect to ecosystem concerns.</w:t>
      </w:r>
    </w:p>
    <w:p w14:paraId="7EF9A0DB" w14:textId="7EEB57B6" w:rsidR="000157D3" w:rsidRDefault="0023745F" w:rsidP="00825F33">
      <w:pPr>
        <w:pStyle w:val="Heading2"/>
        <w:spacing w:line="360" w:lineRule="auto"/>
      </w:pPr>
      <w:r>
        <w:lastRenderedPageBreak/>
        <w:t xml:space="preserve">4.3 </w:t>
      </w:r>
      <w:r w:rsidR="000157D3">
        <w:t>North Pacific Sablefish</w:t>
      </w:r>
    </w:p>
    <w:p w14:paraId="7A5BCE0A" w14:textId="54D0C08E" w:rsidR="00555EB1" w:rsidRPr="00555EB1" w:rsidRDefault="00101B63" w:rsidP="00D73DFA">
      <w:pPr>
        <w:spacing w:line="360" w:lineRule="auto"/>
        <w:ind w:firstLine="720"/>
      </w:pPr>
      <w:r w:rsidRPr="00DE448A">
        <w:t xml:space="preserve">The evaluation of size-at-age for NE Pacific sablefish was directly motivated by the notion that </w:t>
      </w:r>
      <w:r w:rsidR="00A729D3">
        <w:t>sable</w:t>
      </w:r>
      <w:r w:rsidRPr="00DE448A">
        <w:t xml:space="preserve">fish growth may vary at a scale different to the </w:t>
      </w:r>
      <w:r w:rsidR="00DF7A11">
        <w:t xml:space="preserve">present </w:t>
      </w:r>
      <w:r w:rsidRPr="00DE448A">
        <w:t>management boundaries.</w:t>
      </w:r>
      <w:r w:rsidR="00825F33" w:rsidRPr="00DE448A">
        <w:t xml:space="preserve"> </w:t>
      </w:r>
      <w:r w:rsidR="00555EB1" w:rsidRPr="00DE448A">
        <w:t>Estimates of the parameters of the growth curve for sablefish are usually based on survey data acquired</w:t>
      </w:r>
      <w:r w:rsidR="00555EB1" w:rsidRPr="004906F5">
        <w:t xml:space="preserve"> </w:t>
      </w:r>
      <w:r w:rsidR="00555EB1">
        <w:t xml:space="preserve">from chartered commercial trawl or longline vessels </w:t>
      </w:r>
      <w:r w:rsidR="00555EB1" w:rsidRPr="004906F5">
        <w:t>(</w:t>
      </w:r>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r w:rsidR="00555EB1" w:rsidRPr="004906F5">
        <w:t>). It is preferable to obtain estimate</w:t>
      </w:r>
      <w:r w:rsidR="00555EB1">
        <w:t>d growth parameters using data</w:t>
      </w:r>
      <w:r w:rsidR="00555EB1" w:rsidRPr="004906F5">
        <w:t xml:space="preserve"> from a survey, because </w:t>
      </w:r>
      <w:r w:rsidR="00555EB1">
        <w:t xml:space="preserve">fishery-dependent information can be heavily biased due to targeting or gear selectivity </w:t>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r w:rsidR="00DF7A11">
        <w:t xml:space="preserve">For this reason, it is curious that the model identified a unique spatial zone (Region 3, </w:t>
      </w:r>
      <w:r w:rsidR="00DF7A11">
        <w:fldChar w:fldCharType="begin"/>
      </w:r>
      <w:r w:rsidR="00DF7A11">
        <w:instrText xml:space="preserve"> REF _Ref5281391 \h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though not all BC data was encompassed in 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A729D3">
        <w:t xml:space="preserve"> which induced 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670FCE92" w:rsidR="007D1370" w:rsidRDefault="00D24852" w:rsidP="00F16646">
      <w:pPr>
        <w:spacing w:after="0" w:line="360"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and state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lysis identified a statistically significant break in von Bertalanffy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DC2CFC">
        <w:fldChar w:fldCharType="separate"/>
      </w:r>
      <w:r w:rsidR="00DC2CFC">
        <w:rPr>
          <w:noProof/>
        </w:rPr>
        <w:t>7</w:t>
      </w:r>
      <w:r w:rsidR="00DC2CFC">
        <w:fldChar w:fldCharType="end"/>
      </w:r>
      <w:r w:rsidR="00DC2CFC">
        <w:t xml:space="preserve">) and one of our detected breakpoints </w:t>
      </w:r>
      <w:r w:rsidR="00DC2CFC">
        <w:lastRenderedPageBreak/>
        <w:t>(</w:t>
      </w:r>
      <w:r w:rsidR="00DC2CFC">
        <w:fldChar w:fldCharType="begin"/>
      </w:r>
      <w:r w:rsidR="00DC2CFC">
        <w:instrText xml:space="preserve"> REF _Ref5281391 \h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populations 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EE0A9B" w:rsidRPr="007A3BAC">
        <w:t>The</w:t>
      </w:r>
      <w:r w:rsidR="00EE0A9B">
        <w:t xml:space="preserve"> authors of that study described how sablefish have been shown to </w:t>
      </w:r>
      <w:r w:rsidR="00F521CD">
        <w:t xml:space="preserve">be </w:t>
      </w:r>
      <w:r w:rsidR="00EE0A9B">
        <w:t xml:space="preserve">highly migratory,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observed in groundfish overall. </w:t>
      </w:r>
    </w:p>
    <w:p w14:paraId="6E9068FB" w14:textId="65CE17D9" w:rsidR="00992E9D" w:rsidRDefault="00212215" w:rsidP="0000580A">
      <w:pPr>
        <w:spacing w:after="0" w:line="36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t>.</w:t>
      </w:r>
      <w:r w:rsidR="00992E9D" w:rsidRPr="00992E9D">
        <w:rPr>
          <w:b/>
        </w:rPr>
        <w:t xml:space="preserve"> </w:t>
      </w:r>
    </w:p>
    <w:p w14:paraId="5693942E" w14:textId="7FF2299A" w:rsidR="009A4F3C" w:rsidRPr="009A4F3C" w:rsidRDefault="0000580A" w:rsidP="009A4F3C">
      <w:pPr>
        <w:spacing w:after="0" w:line="360" w:lineRule="auto"/>
        <w:ind w:firstLine="360"/>
      </w:pPr>
      <w:r>
        <w:t>There are several interesting trends in the stratified growth estimates</w:t>
      </w:r>
      <w:r w:rsidR="00CA2D55">
        <w:t xml:space="preserve"> (</w:t>
      </w:r>
      <w:r w:rsidR="00CA2D55">
        <w:fldChar w:fldCharType="begin"/>
      </w:r>
      <w:r w:rsidR="00CA2D55">
        <w:instrText xml:space="preserve"> REF _Ref532305683 \h </w:instrText>
      </w:r>
      <w:r w:rsidR="00CA2D55">
        <w:fldChar w:fldCharType="separate"/>
      </w:r>
      <w:r w:rsidR="00CA2D55">
        <w:t xml:space="preserve">Figure </w:t>
      </w:r>
      <w:r w:rsidR="00CA2D55">
        <w:rPr>
          <w:noProof/>
        </w:rPr>
        <w:t>9</w:t>
      </w:r>
      <w:r w:rsidR="00CA2D55">
        <w:fldChar w:fldCharType="end"/>
      </w:r>
      <w:r w:rsidR="00CA2D55">
        <w:t>)</w:t>
      </w:r>
      <w:r>
        <w:t xml:space="preserve"> that motivate 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engender variations in growth, and that the proposed method is amenable to improvements based on the incorporation of climate or ecosystem </w:t>
      </w:r>
      <w:r w:rsidR="00942717">
        <w:t>knowledge. In the future, it is conceivable that the method could explicitly incorporate climactic data (such as temperature, or a factor for an ecological zone)</w:t>
      </w:r>
      <w:r w:rsidR="009A4F3C">
        <w:t>.</w:t>
      </w:r>
    </w:p>
    <w:p w14:paraId="2ACF1299" w14:textId="3F10CC13" w:rsidR="0000580A" w:rsidRPr="00D76119" w:rsidRDefault="009A4F3C" w:rsidP="00D76119">
      <w:pPr>
        <w:spacing w:after="0" w:line="360" w:lineRule="auto"/>
        <w:ind w:firstLine="360"/>
      </w:pPr>
      <w:r>
        <w:t>Also</w:t>
      </w:r>
      <w:r w:rsidR="0000580A">
        <w:t>, it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more frequently for female fish,</w:t>
      </w:r>
      <w:r>
        <w:t xml:space="preserve"> and </w:t>
      </w:r>
      <w:proofErr w:type="spellStart"/>
      <w:r>
        <w:t>moreso</w:t>
      </w:r>
      <w:proofErr w:type="spellEnd"/>
      <w:r>
        <w:t xml:space="preserve"> in southerly regions (such as Regions 1 and 2, which are mostly comprised of CC data). VGBF estimates for males only supported the conservation of the temporal break in Region 4 (western Alaska).</w:t>
      </w:r>
      <w:r w:rsidR="007D1370">
        <w:t xml:space="preserve"> 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hich examined early life history of fishery-caught coastal sablefish also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w:t>
      </w:r>
      <w:r w:rsidR="00291BC9">
        <w:lastRenderedPageBreak/>
        <w:t xml:space="preserve">feeding </w:t>
      </w:r>
      <w:r w:rsidR="00AB2804">
        <w:t>activity</w:t>
      </w:r>
      <w:r w:rsidR="00291BC9">
        <w:t xml:space="preserve">, in addition to the simple fact that females grow larger and are likely preferentially targeted in the commercial fishery. This could render females more sensitive to changes in fisher behavior such as the implementation of catch shares in 2011, which affected discard rates in many </w:t>
      </w:r>
      <w:commentRangeStart w:id="11"/>
      <w:proofErr w:type="spellStart"/>
      <w:r w:rsidR="00291BC9">
        <w:t>groundfisheries</w:t>
      </w:r>
      <w:commentRangeEnd w:id="11"/>
      <w:proofErr w:type="spellEnd"/>
      <w:r w:rsidR="00291BC9">
        <w:rPr>
          <w:rStyle w:val="CommentReference"/>
        </w:rPr>
        <w:commentReference w:id="11"/>
      </w:r>
      <w:r w:rsidR="00291BC9">
        <w:t>.</w:t>
      </w:r>
    </w:p>
    <w:p w14:paraId="4975AFD0" w14:textId="54ED6090" w:rsidR="00BD6121" w:rsidRDefault="00E237EF" w:rsidP="00D45B35">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12"/>
      <w:r>
        <w:t xml:space="preserve">(M. </w:t>
      </w:r>
      <w:proofErr w:type="spellStart"/>
      <w:r>
        <w:t>Haltuch</w:t>
      </w:r>
      <w:proofErr w:type="spellEnd"/>
      <w:r>
        <w:t>, pers. comm.)</w:t>
      </w:r>
      <w:commentRangeEnd w:id="12"/>
      <w:r w:rsidR="00F521CD">
        <w:rPr>
          <w:rStyle w:val="CommentReference"/>
        </w:rPr>
        <w:commentReference w:id="12"/>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Appendix figure A14)</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size or among cohorts. Data was 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 A principal conclusion 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offshore).</w:t>
      </w:r>
    </w:p>
    <w:p w14:paraId="136F82C3" w14:textId="77777777" w:rsidR="005A0B2F" w:rsidRDefault="005A0B2F">
      <w:pPr>
        <w:spacing w:line="360" w:lineRule="auto"/>
        <w:sectPr w:rsidR="005A0B2F" w:rsidSect="007D19A2">
          <w:pgSz w:w="12240" w:h="15840"/>
          <w:pgMar w:top="1440" w:right="1440" w:bottom="1440" w:left="1440" w:header="720" w:footer="720" w:gutter="0"/>
          <w:lnNumType w:countBy="1" w:restart="continuous"/>
          <w:cols w:space="720"/>
          <w:docGrid w:linePitch="360"/>
        </w:sectPr>
      </w:pPr>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13" w:name="_Hlk2063726"/>
      <w:r>
        <w:rPr>
          <w:noProof/>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p>
    <w:p w14:paraId="67F468F5" w14:textId="77777777" w:rsidR="00905488" w:rsidRDefault="00905488" w:rsidP="00305832">
      <w:pPr>
        <w:spacing w:line="360" w:lineRule="auto"/>
      </w:pPr>
    </w:p>
    <w:p w14:paraId="266B7505" w14:textId="4F4380C4"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14"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14"/>
      <w:r>
        <w:t xml:space="preserve">. Example single dataset for each tested spatial scenario presen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w:t>
      </w:r>
      <w:proofErr w:type="gramStart"/>
      <w:r>
        <w:t>fish</w:t>
      </w:r>
      <w:proofErr w:type="gramEnd"/>
      <w:r>
        <w:t xml:space="preserve"> in the sample.</w:t>
      </w:r>
    </w:p>
    <w:bookmarkEnd w:id="13"/>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15" w:name="_Hlk2063740"/>
      <w:r>
        <w:rPr>
          <w:noProof/>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53AA091F" w14:textId="3EC250ED" w:rsidR="003D44CE" w:rsidRDefault="00CE5DA5" w:rsidP="003D44CE">
      <w:pPr>
        <w:pStyle w:val="Caption"/>
        <w:spacing w:line="360" w:lineRule="auto"/>
        <w:sectPr w:rsidR="003D44CE" w:rsidSect="006A5337">
          <w:pgSz w:w="12240" w:h="15840"/>
          <w:pgMar w:top="1440" w:right="1440" w:bottom="1440" w:left="1440" w:header="720" w:footer="720" w:gutter="0"/>
          <w:cols w:space="720"/>
          <w:docGrid w:linePitch="360"/>
        </w:sectPr>
      </w:pPr>
      <w:bookmarkStart w:id="16"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16"/>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for a single simulated dataset with no designated spatial or temporal breaks. Vertical dashed red lines indicate detected break points, which are the maximum value obtained for this data set and do not have a confidence interval that contains zero.</w:t>
      </w:r>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17" w:name="_Hlk3275656"/>
      <w:r>
        <w:rPr>
          <w:noProof/>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0533E61F"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18"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18"/>
      <w:r>
        <w:t xml:space="preserve">. </w:t>
      </w:r>
      <w:r w:rsidR="00081EE8">
        <w:t>(</w:t>
      </w:r>
      <w:proofErr w:type="spellStart"/>
      <w:proofErr w:type="gramStart"/>
      <w:r w:rsidR="00081EE8">
        <w:t>a,c</w:t>
      </w:r>
      <w:proofErr w:type="gramEnd"/>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dashed lines) of first derivative of the spatial smoothers; (</w:t>
      </w:r>
      <w:r w:rsidR="002F43F1">
        <w:t>g</w:t>
      </w:r>
      <w:r w:rsidR="00081EE8">
        <w:t>) ma</w:t>
      </w:r>
      <w:r w:rsidR="00514739">
        <w:t>p</w:t>
      </w:r>
      <w:r w:rsidR="00081EE8">
        <w:t xml:space="preserve"> of age-6 fish for a single simulated dataset with no designated spatial</w:t>
      </w:r>
      <w:r w:rsidR="00EE0A09">
        <w:t xml:space="preserve"> or temporal</w:t>
      </w:r>
      <w:r w:rsidR="00081EE8">
        <w:t xml:space="preserve"> breaks.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5B64BE65"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19" w:name="_Ref5206683"/>
      <w:bookmarkStart w:id="20" w:name="_Ref520667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19"/>
      <w:r>
        <w:t>. a) coverage probabilities for endpoints of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20"/>
    </w:p>
    <w:bookmarkEnd w:id="15"/>
    <w:bookmarkEnd w:id="17"/>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lang w:val="en-AU" w:eastAsia="en-AU"/>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21"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21"/>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22"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22"/>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9"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23"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23"/>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r>
        <w:rPr>
          <w:noProof/>
          <w:lang w:val="en-AU" w:eastAsia="en-AU"/>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24"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24"/>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25"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proofErr w:type="gramStart"/>
            <w:r w:rsidR="0057075F">
              <w:t>U</w:t>
            </w:r>
            <w:r>
              <w:t>[</w:t>
            </w:r>
            <w:proofErr w:type="gramEnd"/>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Single, spatial break in middl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w:t>
            </w:r>
            <w:proofErr w:type="gramStart"/>
            <w:r>
              <w:t>U[</w:t>
            </w:r>
            <w:proofErr w:type="gramEnd"/>
            <w:r>
              <w:t xml:space="preserve">0,25]  under growth Regime 1; </w:t>
            </w:r>
          </w:p>
          <w:p w14:paraId="19536133" w14:textId="250D8D43" w:rsidR="00B82748" w:rsidRDefault="00B0287C" w:rsidP="007D5FD4">
            <w:r>
              <w:t xml:space="preserve">Latitude and Longitude </w:t>
            </w:r>
            <w:r w:rsidR="00B82748">
              <w:t xml:space="preserve">~ </w:t>
            </w:r>
            <w:proofErr w:type="gramStart"/>
            <w:r w:rsidR="00B82748">
              <w:t>U[</w:t>
            </w:r>
            <w:proofErr w:type="gramEnd"/>
            <w:r w:rsidR="00B82748">
              <w:t>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xml:space="preserve">~ </w:t>
            </w:r>
            <w:proofErr w:type="gramStart"/>
            <w:r w:rsidR="00B82748">
              <w:t>U[</w:t>
            </w:r>
            <w:proofErr w:type="gramEnd"/>
            <w:r w:rsidR="00B82748">
              <w:t>0,25]  under growth Regime 1;</w:t>
            </w:r>
          </w:p>
          <w:p w14:paraId="4CF0762A" w14:textId="6AD29014" w:rsidR="00B82748" w:rsidRDefault="00B0287C" w:rsidP="007D5FD4">
            <w:r>
              <w:t xml:space="preserve">Latitude and Longitude </w:t>
            </w:r>
            <w:r w:rsidR="00B82748">
              <w:t xml:space="preserve">~ </w:t>
            </w:r>
            <w:proofErr w:type="gramStart"/>
            <w:r w:rsidR="00B82748">
              <w:t>U[</w:t>
            </w:r>
            <w:proofErr w:type="gramEnd"/>
            <w:r w:rsidR="00B82748">
              <w:t>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w:t>
            </w:r>
            <w:proofErr w:type="gramStart"/>
            <w:r w:rsidR="00B82748">
              <w:t>U[</w:t>
            </w:r>
            <w:proofErr w:type="gramEnd"/>
            <w:r w:rsidR="00B82748">
              <w:t xml:space="preserve">0,25]  under growth Regime 1; </w:t>
            </w:r>
          </w:p>
          <w:p w14:paraId="4E5E73F6" w14:textId="2AEE3099" w:rsidR="00B82748" w:rsidRDefault="00B0287C" w:rsidP="007D5FD4">
            <w:r>
              <w:t xml:space="preserve">Latitude and Longitude </w:t>
            </w:r>
            <w:r w:rsidR="00B82748">
              <w:t xml:space="preserve">~ </w:t>
            </w:r>
            <w:proofErr w:type="gramStart"/>
            <w:r w:rsidR="00B82748">
              <w:t>U[</w:t>
            </w:r>
            <w:proofErr w:type="gramEnd"/>
            <w:r w:rsidR="00B82748">
              <w:t>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xml:space="preserve">~ </w:t>
            </w:r>
            <w:proofErr w:type="gramStart"/>
            <w:r w:rsidR="00B82748">
              <w:t>U[</w:t>
            </w:r>
            <w:proofErr w:type="gramEnd"/>
            <w:r w:rsidR="00B82748">
              <w:t>0,49]  under growth Regime 1;</w:t>
            </w:r>
          </w:p>
          <w:p w14:paraId="5BCDF1B4" w14:textId="524E2BD8" w:rsidR="00B82748" w:rsidRDefault="00B0287C" w:rsidP="007D5FD4">
            <w:r>
              <w:t xml:space="preserve">Latitude and Longitude </w:t>
            </w:r>
            <w:r w:rsidR="00B82748">
              <w:t xml:space="preserve">~ </w:t>
            </w:r>
            <w:proofErr w:type="gramStart"/>
            <w:r w:rsidR="00B82748">
              <w:t>U[</w:t>
            </w:r>
            <w:proofErr w:type="gramEnd"/>
            <w:r w:rsidR="00B82748">
              <w:t>49,50]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 xml:space="preserve">Latitude and Longitude ~ </w:t>
            </w:r>
            <w:proofErr w:type="gramStart"/>
            <w:r>
              <w:t>U[</w:t>
            </w:r>
            <w:proofErr w:type="gramEnd"/>
            <w:r>
              <w:t>0,50], all fish under Regime 1 from years 0 to 49 and Regime 2 thereafter</w:t>
            </w:r>
          </w:p>
        </w:tc>
      </w:tr>
    </w:tbl>
    <w:p w14:paraId="305463CD" w14:textId="42806408" w:rsidR="000645CA" w:rsidRDefault="00B82748" w:rsidP="000645CA">
      <w:pPr>
        <w:pStyle w:val="Caption"/>
        <w:spacing w:before="240" w:after="0" w:line="360" w:lineRule="auto"/>
        <w:jc w:val="both"/>
        <w:sectPr w:rsidR="000645CA">
          <w:footerReference w:type="default" r:id="rId21"/>
          <w:pgSz w:w="12240" w:h="15840"/>
          <w:pgMar w:top="1440" w:right="1440" w:bottom="1440" w:left="1440" w:header="720" w:footer="720" w:gutter="0"/>
          <w:cols w:space="720"/>
          <w:docGrid w:linePitch="360"/>
        </w:sectPr>
      </w:pPr>
      <w:bookmarkStart w:id="26" w:name="_Ref872431"/>
      <w:bookmarkStart w:id="27"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26"/>
      <w:r>
        <w:t xml:space="preserve">. Summary of simulated datasets used to test the </w:t>
      </w:r>
      <w:r w:rsidR="007D5FD4">
        <w:t>proposed</w:t>
      </w:r>
      <w:r>
        <w:t xml:space="preserve"> method </w:t>
      </w:r>
      <w:bookmarkEnd w:id="27"/>
      <w:r w:rsidR="007D5FD4">
        <w:t>against various degrees of spatial growth variation, and a single temporal scenario.</w:t>
      </w:r>
    </w:p>
    <w:bookmarkEnd w:id="25"/>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281"/>
        <w:gridCol w:w="1338"/>
        <w:gridCol w:w="1419"/>
        <w:gridCol w:w="2212"/>
        <w:gridCol w:w="2213"/>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commentRangeStart w:id="28"/>
            <w:r>
              <w:rPr>
                <w:b/>
              </w:rPr>
              <w:t>Coverage probability for L</w:t>
            </w:r>
            <w:r w:rsidRPr="000645CA">
              <w:rPr>
                <w:b/>
                <w:vertAlign w:val="subscript"/>
              </w:rPr>
              <w:t>1</w:t>
            </w:r>
            <w:commentRangeEnd w:id="28"/>
            <w:r>
              <w:rPr>
                <w:b/>
                <w:vertAlign w:val="subscript"/>
              </w:rPr>
              <w:t>,</w:t>
            </w:r>
            <w:r>
              <w:rPr>
                <w:b/>
              </w:rPr>
              <w:t xml:space="preserve"> L</w:t>
            </w:r>
            <w:r>
              <w:rPr>
                <w:b/>
                <w:vertAlign w:val="subscript"/>
              </w:rPr>
              <w:t>2</w:t>
            </w:r>
            <w:r w:rsidRPr="000645CA">
              <w:rPr>
                <w:rStyle w:val="CommentReference"/>
                <w:vertAlign w:val="subscript"/>
              </w:rPr>
              <w:commentReference w:id="28"/>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r>
              <w:t>None</w:t>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Single, spatial break in middl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48019B0E" w:rsidR="00A71419" w:rsidRDefault="00A71419" w:rsidP="00234F7E">
            <w:r>
              <w:t>0.49,</w:t>
            </w:r>
            <w:r w:rsidR="00707751">
              <w:t xml:space="preserve"> </w:t>
            </w:r>
            <w:bookmarkStart w:id="29" w:name="_GoBack"/>
            <w:bookmarkEnd w:id="29"/>
            <w:r>
              <w:t>0.27</w:t>
            </w:r>
          </w:p>
        </w:tc>
        <w:tc>
          <w:tcPr>
            <w:tcW w:w="2212" w:type="dxa"/>
          </w:tcPr>
          <w:p w14:paraId="5713A19A" w14:textId="1573A4B2" w:rsidR="00A71419" w:rsidRDefault="00A71419" w:rsidP="00234F7E">
            <w:r>
              <w:t>0.99,</w:t>
            </w:r>
            <w:r w:rsidR="00DB73DC">
              <w:t xml:space="preserve"> </w:t>
            </w:r>
            <w:r>
              <w:t>1</w:t>
            </w:r>
            <w:r w:rsidR="00DB73DC">
              <w:t>.00</w:t>
            </w:r>
            <w:r>
              <w:t>,</w:t>
            </w:r>
            <w:r w:rsidR="00DB73DC">
              <w:t xml:space="preserve"> </w:t>
            </w:r>
            <w:r>
              <w:t>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203C6529" w:rsidR="00A71419" w:rsidRDefault="00A71419" w:rsidP="00234F7E">
            <w:r>
              <w:t>0.01,</w:t>
            </w:r>
            <w:r w:rsidR="00707751">
              <w:t xml:space="preserve"> </w:t>
            </w:r>
            <w:r>
              <w:t>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 xml:space="preserve">Latitude and Longitude ~ </w:t>
            </w:r>
            <w:proofErr w:type="gramStart"/>
            <w:r>
              <w:t>U[</w:t>
            </w:r>
            <w:proofErr w:type="gramEnd"/>
            <w:r>
              <w:t>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6A06F7D1"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30"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30"/>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smoothers. For the overlapping scenario (row 4),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77777777"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VBGF parameters from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31" w:name="_Ref525720559"/>
    </w:p>
    <w:p w14:paraId="64BCB143" w14:textId="3AE71E5F" w:rsidR="001958F3" w:rsidRDefault="00B94D25">
      <w:pPr>
        <w:pStyle w:val="Caption"/>
        <w:spacing w:line="360" w:lineRule="auto"/>
        <w:sectPr w:rsidR="001958F3" w:rsidSect="001958F3">
          <w:pgSz w:w="15840" w:h="12240" w:orient="landscape"/>
          <w:pgMar w:top="1440" w:right="1440" w:bottom="1440" w:left="1440" w:header="720" w:footer="720" w:gutter="0"/>
          <w:cols w:space="720"/>
          <w:docGrid w:linePitch="360"/>
        </w:sectPr>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31"/>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w:t>
      </w:r>
      <w:commentRangeStart w:id="32"/>
      <w:commentRangeStart w:id="33"/>
      <w:commentRangeStart w:id="34"/>
      <w:r w:rsidR="00BE6203" w:rsidRPr="00ED2D44">
        <w:t>here</w:t>
      </w:r>
      <w:commentRangeEnd w:id="32"/>
      <w:r w:rsidR="00C6606C">
        <w:rPr>
          <w:rStyle w:val="CommentReference"/>
          <w:iCs w:val="0"/>
        </w:rPr>
        <w:commentReference w:id="32"/>
      </w:r>
      <w:commentRangeEnd w:id="33"/>
      <w:r w:rsidR="00AB2804">
        <w:t>.</w:t>
      </w:r>
      <w:r w:rsidR="00C6606C">
        <w:rPr>
          <w:rStyle w:val="CommentReference"/>
          <w:iCs w:val="0"/>
        </w:rPr>
        <w:commentReference w:id="33"/>
      </w:r>
      <w:commentRangeEnd w:id="34"/>
      <w:r w:rsidR="001958F3">
        <w:rPr>
          <w:rStyle w:val="CommentReference"/>
          <w:iCs w:val="0"/>
        </w:rPr>
        <w:commentReference w:id="34"/>
      </w:r>
    </w:p>
    <w:tbl>
      <w:tblPr>
        <w:tblStyle w:val="TableGrid"/>
        <w:tblW w:w="13545" w:type="dxa"/>
        <w:tblLook w:val="04A0" w:firstRow="1" w:lastRow="0" w:firstColumn="1" w:lastColumn="0" w:noHBand="0" w:noVBand="1"/>
      </w:tblPr>
      <w:tblGrid>
        <w:gridCol w:w="937"/>
        <w:gridCol w:w="923"/>
        <w:gridCol w:w="1068"/>
        <w:gridCol w:w="987"/>
        <w:gridCol w:w="1950"/>
        <w:gridCol w:w="1697"/>
        <w:gridCol w:w="1615"/>
        <w:gridCol w:w="2178"/>
        <w:gridCol w:w="2178"/>
        <w:gridCol w:w="12"/>
      </w:tblGrid>
      <w:tr w:rsidR="00C11B78" w14:paraId="5896851C" w14:textId="6B02C8F3" w:rsidTr="004C1261">
        <w:trPr>
          <w:trHeight w:val="1353"/>
        </w:trPr>
        <w:tc>
          <w:tcPr>
            <w:tcW w:w="937" w:type="dxa"/>
            <w:vMerge w:val="restart"/>
            <w:vAlign w:val="center"/>
          </w:tcPr>
          <w:p w14:paraId="3F7D7E6B" w14:textId="624B32DA" w:rsidR="00C11B78" w:rsidRPr="004C1261" w:rsidRDefault="00C11B78" w:rsidP="004C1261">
            <w:pPr>
              <w:jc w:val="center"/>
              <w:rPr>
                <w:b/>
                <w:sz w:val="22"/>
                <w:szCs w:val="22"/>
              </w:rPr>
            </w:pPr>
            <w:r w:rsidRPr="004C1261">
              <w:rPr>
                <w:b/>
                <w:sz w:val="22"/>
                <w:szCs w:val="22"/>
              </w:rPr>
              <w:lastRenderedPageBreak/>
              <w:t>Region</w:t>
            </w:r>
          </w:p>
        </w:tc>
        <w:tc>
          <w:tcPr>
            <w:tcW w:w="923" w:type="dxa"/>
            <w:vMerge w:val="restart"/>
            <w:vAlign w:val="center"/>
          </w:tcPr>
          <w:p w14:paraId="5A324D33" w14:textId="507CE0F8" w:rsidR="00C11B78" w:rsidRPr="004C1261" w:rsidRDefault="00C11B78" w:rsidP="004C1261">
            <w:pPr>
              <w:jc w:val="center"/>
              <w:rPr>
                <w:b/>
                <w:sz w:val="22"/>
                <w:szCs w:val="22"/>
              </w:rPr>
            </w:pPr>
            <w:r w:rsidRPr="004C1261">
              <w:rPr>
                <w:b/>
                <w:sz w:val="22"/>
                <w:szCs w:val="22"/>
              </w:rPr>
              <w:t>Sex</w:t>
            </w:r>
          </w:p>
        </w:tc>
        <w:tc>
          <w:tcPr>
            <w:tcW w:w="1068" w:type="dxa"/>
            <w:vMerge w:val="restart"/>
            <w:vAlign w:val="center"/>
          </w:tcPr>
          <w:p w14:paraId="715094F5" w14:textId="4CE1E341" w:rsidR="00C11B78" w:rsidRPr="004C1261" w:rsidRDefault="00C11B78" w:rsidP="004C1261">
            <w:pPr>
              <w:jc w:val="center"/>
              <w:rPr>
                <w:b/>
                <w:sz w:val="22"/>
                <w:szCs w:val="22"/>
              </w:rPr>
            </w:pPr>
            <w:r w:rsidRPr="004C1261">
              <w:rPr>
                <w:b/>
                <w:sz w:val="22"/>
                <w:szCs w:val="22"/>
              </w:rPr>
              <w:t>Period</w:t>
            </w:r>
          </w:p>
        </w:tc>
        <w:tc>
          <w:tcPr>
            <w:tcW w:w="987" w:type="dxa"/>
            <w:vMerge w:val="restart"/>
            <w:vAlign w:val="center"/>
          </w:tcPr>
          <w:p w14:paraId="1419A7CA" w14:textId="4B3E8974" w:rsidR="00C11B78" w:rsidRPr="004C1261" w:rsidRDefault="00C11B78" w:rsidP="004C1261">
            <w:pPr>
              <w:jc w:val="center"/>
              <w:rPr>
                <w:b/>
                <w:sz w:val="22"/>
                <w:szCs w:val="22"/>
              </w:rPr>
            </w:pPr>
            <w:r w:rsidRPr="004C1261">
              <w:rPr>
                <w:b/>
                <w:sz w:val="22"/>
                <w:szCs w:val="22"/>
              </w:rPr>
              <w:t>Sample Size used to fit GAM</w:t>
            </w:r>
          </w:p>
        </w:tc>
        <w:tc>
          <w:tcPr>
            <w:tcW w:w="5262" w:type="dxa"/>
            <w:gridSpan w:val="3"/>
            <w:vAlign w:val="center"/>
          </w:tcPr>
          <w:p w14:paraId="52A6A5F8" w14:textId="02535A08" w:rsidR="00C11B78" w:rsidRPr="004C1261" w:rsidRDefault="00C11B78" w:rsidP="004C1261">
            <w:pPr>
              <w:jc w:val="center"/>
              <w:rPr>
                <w:b/>
                <w:sz w:val="22"/>
                <w:szCs w:val="22"/>
              </w:rPr>
            </w:pPr>
            <w:r w:rsidRPr="004C1261">
              <w:rPr>
                <w:b/>
                <w:sz w:val="22"/>
                <w:szCs w:val="22"/>
              </w:rPr>
              <w:t>Estimated VGBF Parameters</w:t>
            </w:r>
          </w:p>
        </w:tc>
        <w:tc>
          <w:tcPr>
            <w:tcW w:w="4368" w:type="dxa"/>
            <w:gridSpan w:val="3"/>
            <w:vAlign w:val="center"/>
          </w:tcPr>
          <w:p w14:paraId="64E40B0F" w14:textId="52B186A0" w:rsidR="00C11B78" w:rsidRPr="004C1261" w:rsidRDefault="00C11B78" w:rsidP="004C1261">
            <w:pPr>
              <w:jc w:val="center"/>
              <w:rPr>
                <w:b/>
                <w:sz w:val="22"/>
                <w:szCs w:val="22"/>
              </w:rPr>
            </w:pPr>
            <w:r w:rsidRPr="004C1261">
              <w:rPr>
                <w:b/>
                <w:sz w:val="22"/>
                <w:szCs w:val="22"/>
              </w:rPr>
              <w:t>Endpoints of growth curve</w:t>
            </w:r>
          </w:p>
        </w:tc>
      </w:tr>
      <w:tr w:rsidR="00A22BF1" w14:paraId="19C8D087" w14:textId="1B893729" w:rsidTr="00ED2D34">
        <w:trPr>
          <w:gridAfter w:val="1"/>
          <w:wAfter w:w="12" w:type="dxa"/>
          <w:trHeight w:val="479"/>
        </w:trPr>
        <w:tc>
          <w:tcPr>
            <w:tcW w:w="937" w:type="dxa"/>
            <w:vMerge/>
            <w:tcBorders>
              <w:bottom w:val="single" w:sz="4" w:space="0" w:color="auto"/>
            </w:tcBorders>
            <w:vAlign w:val="center"/>
          </w:tcPr>
          <w:p w14:paraId="217D5A04" w14:textId="1EF03B6C" w:rsidR="00A22BF1" w:rsidRPr="004C1261" w:rsidRDefault="00A22BF1" w:rsidP="004C1261">
            <w:pPr>
              <w:jc w:val="center"/>
              <w:rPr>
                <w:b/>
                <w:sz w:val="22"/>
                <w:szCs w:val="22"/>
              </w:rPr>
            </w:pPr>
          </w:p>
        </w:tc>
        <w:tc>
          <w:tcPr>
            <w:tcW w:w="923" w:type="dxa"/>
            <w:vMerge/>
            <w:tcBorders>
              <w:bottom w:val="single" w:sz="4" w:space="0" w:color="auto"/>
            </w:tcBorders>
            <w:vAlign w:val="center"/>
          </w:tcPr>
          <w:p w14:paraId="62DA6B5B" w14:textId="4545B9A8" w:rsidR="00A22BF1" w:rsidRPr="004C1261" w:rsidRDefault="00A22BF1" w:rsidP="004C1261">
            <w:pPr>
              <w:jc w:val="center"/>
              <w:rPr>
                <w:b/>
                <w:sz w:val="22"/>
                <w:szCs w:val="22"/>
              </w:rPr>
            </w:pPr>
          </w:p>
        </w:tc>
        <w:tc>
          <w:tcPr>
            <w:tcW w:w="1068" w:type="dxa"/>
            <w:vMerge/>
            <w:tcBorders>
              <w:bottom w:val="single" w:sz="4" w:space="0" w:color="auto"/>
            </w:tcBorders>
            <w:vAlign w:val="center"/>
          </w:tcPr>
          <w:p w14:paraId="3E101B00" w14:textId="77777777" w:rsidR="00A22BF1" w:rsidRPr="004C1261" w:rsidRDefault="00A22BF1" w:rsidP="004C1261">
            <w:pPr>
              <w:jc w:val="center"/>
              <w:rPr>
                <w:b/>
                <w:sz w:val="22"/>
                <w:szCs w:val="22"/>
              </w:rPr>
            </w:pPr>
          </w:p>
        </w:tc>
        <w:tc>
          <w:tcPr>
            <w:tcW w:w="987" w:type="dxa"/>
            <w:vMerge/>
            <w:tcBorders>
              <w:bottom w:val="single" w:sz="4" w:space="0" w:color="auto"/>
            </w:tcBorders>
            <w:vAlign w:val="center"/>
          </w:tcPr>
          <w:p w14:paraId="2CF795DC" w14:textId="3B6F7609" w:rsidR="00A22BF1" w:rsidRPr="004C1261" w:rsidRDefault="00A22BF1" w:rsidP="004C1261">
            <w:pPr>
              <w:jc w:val="center"/>
              <w:rPr>
                <w:b/>
                <w:sz w:val="22"/>
                <w:szCs w:val="22"/>
              </w:rPr>
            </w:pPr>
          </w:p>
        </w:tc>
        <w:tc>
          <w:tcPr>
            <w:tcW w:w="1950" w:type="dxa"/>
            <w:tcBorders>
              <w:bottom w:val="single" w:sz="4" w:space="0" w:color="auto"/>
            </w:tcBorders>
            <w:vAlign w:val="center"/>
          </w:tcPr>
          <w:p w14:paraId="038C79B2" w14:textId="61FC1DBE"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 xml:space="preserve">∞ </w:t>
            </w:r>
            <w:r w:rsidRPr="004C1261">
              <w:rPr>
                <w:b/>
                <w:sz w:val="22"/>
                <w:szCs w:val="22"/>
              </w:rPr>
              <w:t>(cm)</w:t>
            </w:r>
          </w:p>
        </w:tc>
        <w:tc>
          <w:tcPr>
            <w:tcW w:w="1697" w:type="dxa"/>
            <w:tcBorders>
              <w:bottom w:val="single" w:sz="4" w:space="0" w:color="auto"/>
            </w:tcBorders>
            <w:vAlign w:val="center"/>
          </w:tcPr>
          <w:p w14:paraId="4FF55742" w14:textId="4E87A128" w:rsidR="00A22BF1" w:rsidRPr="004C1261" w:rsidRDefault="00A22BF1" w:rsidP="004C1261">
            <w:pPr>
              <w:jc w:val="center"/>
              <w:rPr>
                <w:b/>
                <w:sz w:val="22"/>
                <w:szCs w:val="22"/>
              </w:rPr>
            </w:pPr>
            <w:r w:rsidRPr="004C1261">
              <w:rPr>
                <w:b/>
                <w:sz w:val="22"/>
                <w:szCs w:val="22"/>
              </w:rPr>
              <w:t>k</w:t>
            </w:r>
          </w:p>
        </w:tc>
        <w:tc>
          <w:tcPr>
            <w:tcW w:w="1615" w:type="dxa"/>
            <w:tcBorders>
              <w:bottom w:val="single" w:sz="4" w:space="0" w:color="auto"/>
            </w:tcBorders>
            <w:vAlign w:val="center"/>
          </w:tcPr>
          <w:p w14:paraId="730E489E" w14:textId="290D5E2D" w:rsidR="00A22BF1" w:rsidRPr="004C1261" w:rsidRDefault="00A22BF1" w:rsidP="004C1261">
            <w:pPr>
              <w:jc w:val="center"/>
              <w:rPr>
                <w:b/>
                <w:sz w:val="22"/>
                <w:szCs w:val="22"/>
              </w:rPr>
            </w:pPr>
            <w:r w:rsidRPr="004C1261">
              <w:rPr>
                <w:b/>
                <w:sz w:val="22"/>
                <w:szCs w:val="22"/>
              </w:rPr>
              <w:t>t</w:t>
            </w:r>
            <w:r w:rsidRPr="004C1261">
              <w:rPr>
                <w:b/>
                <w:sz w:val="22"/>
                <w:szCs w:val="22"/>
                <w:vertAlign w:val="subscript"/>
              </w:rPr>
              <w:t>0</w:t>
            </w:r>
            <w:r w:rsidRPr="004C1261">
              <w:rPr>
                <w:b/>
                <w:sz w:val="22"/>
                <w:szCs w:val="22"/>
              </w:rPr>
              <w:t xml:space="preserve"> (years)</w:t>
            </w:r>
          </w:p>
        </w:tc>
        <w:tc>
          <w:tcPr>
            <w:tcW w:w="2178" w:type="dxa"/>
            <w:tcBorders>
              <w:bottom w:val="single" w:sz="4" w:space="0" w:color="auto"/>
            </w:tcBorders>
            <w:vAlign w:val="center"/>
          </w:tcPr>
          <w:p w14:paraId="52B1C6F8" w14:textId="761F93C3"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1</w:t>
            </w:r>
            <w:r w:rsidR="009B35C1" w:rsidRPr="004C1261">
              <w:rPr>
                <w:b/>
                <w:sz w:val="22"/>
                <w:szCs w:val="22"/>
              </w:rPr>
              <w:t xml:space="preserve"> (cm)</w:t>
            </w:r>
          </w:p>
        </w:tc>
        <w:tc>
          <w:tcPr>
            <w:tcW w:w="2178" w:type="dxa"/>
            <w:tcBorders>
              <w:bottom w:val="single" w:sz="4" w:space="0" w:color="auto"/>
            </w:tcBorders>
            <w:vAlign w:val="center"/>
          </w:tcPr>
          <w:p w14:paraId="7A15EB45" w14:textId="24F1B9B8"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2</w:t>
            </w:r>
            <w:r w:rsidR="009B35C1" w:rsidRPr="004C1261">
              <w:rPr>
                <w:b/>
                <w:sz w:val="22"/>
                <w:szCs w:val="22"/>
                <w:vertAlign w:val="subscript"/>
              </w:rPr>
              <w:t xml:space="preserve"> </w:t>
            </w:r>
            <w:r w:rsidR="009B35C1" w:rsidRPr="004C1261">
              <w:rPr>
                <w:b/>
                <w:sz w:val="22"/>
                <w:szCs w:val="22"/>
              </w:rPr>
              <w:t>(cm)</w:t>
            </w:r>
          </w:p>
        </w:tc>
      </w:tr>
      <w:tr w:rsidR="004C1261" w14:paraId="40FD134D" w14:textId="0D246503" w:rsidTr="00ED2D34">
        <w:trPr>
          <w:gridAfter w:val="1"/>
          <w:wAfter w:w="12" w:type="dxa"/>
          <w:trHeight w:val="436"/>
        </w:trPr>
        <w:tc>
          <w:tcPr>
            <w:tcW w:w="937" w:type="dxa"/>
            <w:tcBorders>
              <w:top w:val="single" w:sz="4" w:space="0" w:color="auto"/>
              <w:left w:val="single" w:sz="4" w:space="0" w:color="auto"/>
              <w:bottom w:val="nil"/>
              <w:right w:val="nil"/>
            </w:tcBorders>
          </w:tcPr>
          <w:p w14:paraId="0EB6ADB9" w14:textId="4AECC6A6" w:rsidR="004C1261" w:rsidRPr="004C1261" w:rsidRDefault="004C1261" w:rsidP="004C1261">
            <w:pPr>
              <w:jc w:val="center"/>
              <w:rPr>
                <w:sz w:val="22"/>
                <w:szCs w:val="22"/>
              </w:rPr>
            </w:pPr>
            <w:r w:rsidRPr="004C1261">
              <w:rPr>
                <w:sz w:val="22"/>
                <w:szCs w:val="22"/>
              </w:rPr>
              <w:t>1</w:t>
            </w:r>
          </w:p>
        </w:tc>
        <w:tc>
          <w:tcPr>
            <w:tcW w:w="923" w:type="dxa"/>
            <w:tcBorders>
              <w:top w:val="single" w:sz="4" w:space="0" w:color="auto"/>
              <w:left w:val="nil"/>
              <w:bottom w:val="nil"/>
              <w:right w:val="nil"/>
            </w:tcBorders>
          </w:tcPr>
          <w:p w14:paraId="1133598B" w14:textId="4B10AD70" w:rsidR="004C1261" w:rsidRPr="004C1261" w:rsidRDefault="004C1261" w:rsidP="004C1261">
            <w:pPr>
              <w:jc w:val="center"/>
              <w:rPr>
                <w:sz w:val="22"/>
                <w:szCs w:val="22"/>
              </w:rPr>
            </w:pPr>
            <w:r w:rsidRPr="004C1261">
              <w:rPr>
                <w:sz w:val="22"/>
                <w:szCs w:val="22"/>
              </w:rPr>
              <w:t>Female</w:t>
            </w:r>
          </w:p>
        </w:tc>
        <w:tc>
          <w:tcPr>
            <w:tcW w:w="1068" w:type="dxa"/>
            <w:tcBorders>
              <w:top w:val="single" w:sz="4" w:space="0" w:color="auto"/>
              <w:left w:val="nil"/>
              <w:bottom w:val="nil"/>
              <w:right w:val="nil"/>
            </w:tcBorders>
          </w:tcPr>
          <w:p w14:paraId="7EC39743" w14:textId="22D97890" w:rsidR="004C1261" w:rsidRPr="004C1261" w:rsidRDefault="004C1261" w:rsidP="004C1261">
            <w:pPr>
              <w:jc w:val="center"/>
              <w:rPr>
                <w:sz w:val="22"/>
                <w:szCs w:val="22"/>
              </w:rPr>
            </w:pPr>
            <w:r w:rsidRPr="004C1261">
              <w:rPr>
                <w:sz w:val="22"/>
                <w:szCs w:val="22"/>
              </w:rPr>
              <w:t>Early</w:t>
            </w:r>
          </w:p>
        </w:tc>
        <w:tc>
          <w:tcPr>
            <w:tcW w:w="987" w:type="dxa"/>
            <w:tcBorders>
              <w:top w:val="single" w:sz="4" w:space="0" w:color="auto"/>
              <w:left w:val="nil"/>
              <w:bottom w:val="nil"/>
              <w:right w:val="nil"/>
            </w:tcBorders>
          </w:tcPr>
          <w:p w14:paraId="1EC6E8EA" w14:textId="3C1D2BA0" w:rsidR="004C1261" w:rsidRPr="004C1261" w:rsidRDefault="004C1261" w:rsidP="004C1261">
            <w:pPr>
              <w:jc w:val="center"/>
              <w:rPr>
                <w:sz w:val="22"/>
                <w:szCs w:val="22"/>
              </w:rPr>
            </w:pPr>
            <w:r w:rsidRPr="004C1261">
              <w:rPr>
                <w:sz w:val="22"/>
                <w:szCs w:val="22"/>
              </w:rPr>
              <w:t>616</w:t>
            </w:r>
          </w:p>
        </w:tc>
        <w:tc>
          <w:tcPr>
            <w:tcW w:w="1950" w:type="dxa"/>
            <w:tcBorders>
              <w:top w:val="single" w:sz="4" w:space="0" w:color="auto"/>
              <w:left w:val="nil"/>
              <w:bottom w:val="nil"/>
              <w:right w:val="nil"/>
            </w:tcBorders>
          </w:tcPr>
          <w:p w14:paraId="0AA654AE" w14:textId="0BA069B3" w:rsidR="004C1261" w:rsidRPr="004C1261" w:rsidRDefault="004C1261" w:rsidP="004C1261">
            <w:pPr>
              <w:jc w:val="center"/>
              <w:rPr>
                <w:sz w:val="22"/>
                <w:szCs w:val="22"/>
                <w:highlight w:val="yellow"/>
              </w:rPr>
            </w:pPr>
            <w:r w:rsidRPr="004C1261">
              <w:rPr>
                <w:color w:val="000000"/>
                <w:sz w:val="22"/>
                <w:szCs w:val="22"/>
              </w:rPr>
              <w:t>60.17</w:t>
            </w:r>
          </w:p>
        </w:tc>
        <w:tc>
          <w:tcPr>
            <w:tcW w:w="1697" w:type="dxa"/>
            <w:tcBorders>
              <w:top w:val="single" w:sz="4" w:space="0" w:color="auto"/>
              <w:left w:val="nil"/>
              <w:bottom w:val="nil"/>
              <w:right w:val="nil"/>
            </w:tcBorders>
          </w:tcPr>
          <w:p w14:paraId="2AB05E78" w14:textId="4A85CFD4"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single" w:sz="4" w:space="0" w:color="auto"/>
              <w:left w:val="nil"/>
              <w:bottom w:val="nil"/>
              <w:right w:val="single" w:sz="4" w:space="0" w:color="auto"/>
            </w:tcBorders>
          </w:tcPr>
          <w:p w14:paraId="269B99A8" w14:textId="7E81FB76" w:rsidR="004C1261" w:rsidRPr="004C1261" w:rsidRDefault="004C1261" w:rsidP="004C1261">
            <w:pPr>
              <w:jc w:val="center"/>
              <w:rPr>
                <w:sz w:val="22"/>
                <w:szCs w:val="22"/>
                <w:highlight w:val="yellow"/>
              </w:rPr>
            </w:pPr>
            <w:r w:rsidRPr="004C1261">
              <w:rPr>
                <w:color w:val="000000"/>
                <w:sz w:val="22"/>
                <w:szCs w:val="22"/>
              </w:rPr>
              <w:t>-2.15</w:t>
            </w:r>
          </w:p>
        </w:tc>
        <w:tc>
          <w:tcPr>
            <w:tcW w:w="2178" w:type="dxa"/>
            <w:tcBorders>
              <w:top w:val="single" w:sz="4" w:space="0" w:color="auto"/>
              <w:left w:val="single" w:sz="4" w:space="0" w:color="auto"/>
              <w:bottom w:val="nil"/>
              <w:right w:val="nil"/>
            </w:tcBorders>
          </w:tcPr>
          <w:p w14:paraId="7C58A028" w14:textId="6ABBD583" w:rsidR="004C1261" w:rsidRPr="004C1261" w:rsidRDefault="004C1261" w:rsidP="004C1261">
            <w:pPr>
              <w:jc w:val="center"/>
              <w:rPr>
                <w:sz w:val="22"/>
                <w:szCs w:val="22"/>
                <w:highlight w:val="yellow"/>
              </w:rPr>
            </w:pPr>
            <w:r w:rsidRPr="004C1261">
              <w:rPr>
                <w:color w:val="000000"/>
                <w:sz w:val="22"/>
                <w:szCs w:val="22"/>
              </w:rPr>
              <w:t>27.78</w:t>
            </w:r>
          </w:p>
        </w:tc>
        <w:tc>
          <w:tcPr>
            <w:tcW w:w="2178" w:type="dxa"/>
            <w:tcBorders>
              <w:top w:val="single" w:sz="4" w:space="0" w:color="auto"/>
              <w:left w:val="nil"/>
              <w:bottom w:val="nil"/>
              <w:right w:val="single" w:sz="4" w:space="0" w:color="auto"/>
            </w:tcBorders>
          </w:tcPr>
          <w:p w14:paraId="4843E0DB" w14:textId="6DA6D966" w:rsidR="004C1261" w:rsidRPr="004C1261" w:rsidRDefault="004C1261" w:rsidP="004C1261">
            <w:pPr>
              <w:jc w:val="center"/>
              <w:rPr>
                <w:sz w:val="22"/>
                <w:szCs w:val="22"/>
                <w:highlight w:val="yellow"/>
              </w:rPr>
            </w:pPr>
            <w:r w:rsidRPr="004C1261">
              <w:rPr>
                <w:color w:val="000000"/>
                <w:sz w:val="22"/>
                <w:szCs w:val="22"/>
              </w:rPr>
              <w:t>59.74</w:t>
            </w:r>
          </w:p>
        </w:tc>
      </w:tr>
      <w:tr w:rsidR="004C1261" w14:paraId="6926C9D9" w14:textId="77777777" w:rsidTr="00ED2D34">
        <w:trPr>
          <w:gridAfter w:val="1"/>
          <w:wAfter w:w="12" w:type="dxa"/>
          <w:trHeight w:val="436"/>
        </w:trPr>
        <w:tc>
          <w:tcPr>
            <w:tcW w:w="937" w:type="dxa"/>
            <w:tcBorders>
              <w:top w:val="nil"/>
              <w:left w:val="single" w:sz="4" w:space="0" w:color="auto"/>
              <w:bottom w:val="nil"/>
              <w:right w:val="nil"/>
            </w:tcBorders>
          </w:tcPr>
          <w:p w14:paraId="431CFCC3" w14:textId="45E5C1C7"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4A198D12" w14:textId="6CD5DA25"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38A8884" w14:textId="1AB1ED31"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7D47652F" w14:textId="74DAD6E1" w:rsidR="004C1261" w:rsidRPr="004C1261" w:rsidRDefault="004C1261" w:rsidP="004C1261">
            <w:pPr>
              <w:jc w:val="center"/>
              <w:rPr>
                <w:sz w:val="22"/>
                <w:szCs w:val="22"/>
              </w:rPr>
            </w:pPr>
            <w:r w:rsidRPr="004C1261">
              <w:rPr>
                <w:sz w:val="22"/>
                <w:szCs w:val="22"/>
              </w:rPr>
              <w:t>699</w:t>
            </w:r>
          </w:p>
        </w:tc>
        <w:tc>
          <w:tcPr>
            <w:tcW w:w="1950" w:type="dxa"/>
            <w:tcBorders>
              <w:top w:val="nil"/>
              <w:left w:val="nil"/>
              <w:bottom w:val="nil"/>
              <w:right w:val="nil"/>
            </w:tcBorders>
          </w:tcPr>
          <w:p w14:paraId="5531291D" w14:textId="24039E65" w:rsidR="004C1261" w:rsidRPr="004C1261" w:rsidRDefault="004C1261" w:rsidP="004C1261">
            <w:pPr>
              <w:jc w:val="center"/>
              <w:rPr>
                <w:sz w:val="22"/>
                <w:szCs w:val="22"/>
                <w:highlight w:val="yellow"/>
              </w:rPr>
            </w:pPr>
            <w:r w:rsidRPr="004C1261">
              <w:rPr>
                <w:color w:val="000000"/>
                <w:sz w:val="22"/>
                <w:szCs w:val="22"/>
              </w:rPr>
              <w:t>62.79</w:t>
            </w:r>
          </w:p>
        </w:tc>
        <w:tc>
          <w:tcPr>
            <w:tcW w:w="1697" w:type="dxa"/>
            <w:tcBorders>
              <w:top w:val="nil"/>
              <w:left w:val="nil"/>
              <w:bottom w:val="nil"/>
              <w:right w:val="nil"/>
            </w:tcBorders>
          </w:tcPr>
          <w:p w14:paraId="43E0ECD5" w14:textId="0A82DCDF" w:rsidR="004C1261" w:rsidRPr="004C1261" w:rsidRDefault="004C1261" w:rsidP="004C1261">
            <w:pPr>
              <w:jc w:val="center"/>
              <w:rPr>
                <w:sz w:val="22"/>
                <w:szCs w:val="22"/>
                <w:highlight w:val="yellow"/>
              </w:rPr>
            </w:pPr>
            <w:r w:rsidRPr="004C1261">
              <w:rPr>
                <w:color w:val="000000"/>
                <w:sz w:val="22"/>
                <w:szCs w:val="22"/>
              </w:rPr>
              <w:t>0.17</w:t>
            </w:r>
          </w:p>
        </w:tc>
        <w:tc>
          <w:tcPr>
            <w:tcW w:w="1615" w:type="dxa"/>
            <w:tcBorders>
              <w:top w:val="nil"/>
              <w:left w:val="nil"/>
              <w:bottom w:val="nil"/>
              <w:right w:val="single" w:sz="4" w:space="0" w:color="auto"/>
            </w:tcBorders>
          </w:tcPr>
          <w:p w14:paraId="0BE244BD" w14:textId="5B98CAA9" w:rsidR="004C1261" w:rsidRPr="004C1261" w:rsidRDefault="004C1261" w:rsidP="004C1261">
            <w:pPr>
              <w:jc w:val="center"/>
              <w:rPr>
                <w:sz w:val="22"/>
                <w:szCs w:val="22"/>
                <w:highlight w:val="yellow"/>
              </w:rPr>
            </w:pPr>
            <w:r w:rsidRPr="004C1261">
              <w:rPr>
                <w:color w:val="000000"/>
                <w:sz w:val="22"/>
                <w:szCs w:val="22"/>
              </w:rPr>
              <w:t>-4.09</w:t>
            </w:r>
          </w:p>
        </w:tc>
        <w:tc>
          <w:tcPr>
            <w:tcW w:w="2178" w:type="dxa"/>
            <w:tcBorders>
              <w:top w:val="nil"/>
              <w:left w:val="single" w:sz="4" w:space="0" w:color="auto"/>
              <w:bottom w:val="nil"/>
              <w:right w:val="nil"/>
            </w:tcBorders>
          </w:tcPr>
          <w:p w14:paraId="2B0695EB" w14:textId="42FAE3D9" w:rsidR="004C1261" w:rsidRPr="004C1261" w:rsidRDefault="004C1261" w:rsidP="004C1261">
            <w:pPr>
              <w:jc w:val="center"/>
              <w:rPr>
                <w:sz w:val="22"/>
                <w:szCs w:val="22"/>
                <w:highlight w:val="yellow"/>
              </w:rPr>
            </w:pPr>
            <w:r w:rsidRPr="004C1261">
              <w:rPr>
                <w:color w:val="000000"/>
                <w:sz w:val="22"/>
                <w:szCs w:val="22"/>
              </w:rPr>
              <w:t>31.13</w:t>
            </w:r>
          </w:p>
        </w:tc>
        <w:tc>
          <w:tcPr>
            <w:tcW w:w="2178" w:type="dxa"/>
            <w:tcBorders>
              <w:top w:val="nil"/>
              <w:left w:val="nil"/>
              <w:bottom w:val="nil"/>
              <w:right w:val="single" w:sz="4" w:space="0" w:color="auto"/>
            </w:tcBorders>
          </w:tcPr>
          <w:p w14:paraId="68B0FEAB" w14:textId="34EF0AED" w:rsidR="004C1261" w:rsidRPr="004C1261" w:rsidRDefault="004C1261" w:rsidP="004C1261">
            <w:pPr>
              <w:jc w:val="center"/>
              <w:rPr>
                <w:sz w:val="22"/>
                <w:szCs w:val="22"/>
                <w:highlight w:val="yellow"/>
              </w:rPr>
            </w:pPr>
            <w:r w:rsidRPr="004C1261">
              <w:rPr>
                <w:color w:val="000000"/>
                <w:sz w:val="22"/>
                <w:szCs w:val="22"/>
              </w:rPr>
              <w:t>60.23</w:t>
            </w:r>
          </w:p>
        </w:tc>
      </w:tr>
      <w:tr w:rsidR="004C1261" w14:paraId="34C1CAE2" w14:textId="77777777" w:rsidTr="00ED2D34">
        <w:trPr>
          <w:gridAfter w:val="1"/>
          <w:wAfter w:w="12" w:type="dxa"/>
          <w:trHeight w:val="436"/>
        </w:trPr>
        <w:tc>
          <w:tcPr>
            <w:tcW w:w="937" w:type="dxa"/>
            <w:tcBorders>
              <w:top w:val="nil"/>
              <w:left w:val="single" w:sz="4" w:space="0" w:color="auto"/>
              <w:bottom w:val="nil"/>
              <w:right w:val="nil"/>
            </w:tcBorders>
          </w:tcPr>
          <w:p w14:paraId="4FB31DB3" w14:textId="0990FE72"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2587368B" w14:textId="01CE51F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F443628" w14:textId="3CD70949"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6DE7733" w14:textId="272D0F70" w:rsidR="004C1261" w:rsidRPr="004C1261" w:rsidRDefault="004C1261" w:rsidP="004C1261">
            <w:pPr>
              <w:jc w:val="center"/>
              <w:rPr>
                <w:sz w:val="22"/>
                <w:szCs w:val="22"/>
              </w:rPr>
            </w:pPr>
            <w:r w:rsidRPr="004C1261">
              <w:rPr>
                <w:sz w:val="22"/>
                <w:szCs w:val="22"/>
              </w:rPr>
              <w:t>1314</w:t>
            </w:r>
          </w:p>
        </w:tc>
        <w:tc>
          <w:tcPr>
            <w:tcW w:w="1950" w:type="dxa"/>
            <w:tcBorders>
              <w:top w:val="nil"/>
              <w:left w:val="nil"/>
              <w:bottom w:val="nil"/>
              <w:right w:val="nil"/>
            </w:tcBorders>
          </w:tcPr>
          <w:p w14:paraId="60CB2D42" w14:textId="39E049D3" w:rsidR="004C1261" w:rsidRPr="004C1261" w:rsidRDefault="004C1261" w:rsidP="004C1261">
            <w:pPr>
              <w:jc w:val="center"/>
              <w:rPr>
                <w:sz w:val="22"/>
                <w:szCs w:val="22"/>
                <w:highlight w:val="yellow"/>
              </w:rPr>
            </w:pPr>
            <w:r w:rsidRPr="004C1261">
              <w:rPr>
                <w:color w:val="000000"/>
                <w:sz w:val="22"/>
                <w:szCs w:val="22"/>
              </w:rPr>
              <w:t>55.02</w:t>
            </w:r>
          </w:p>
        </w:tc>
        <w:tc>
          <w:tcPr>
            <w:tcW w:w="1697" w:type="dxa"/>
            <w:tcBorders>
              <w:top w:val="nil"/>
              <w:left w:val="nil"/>
              <w:bottom w:val="nil"/>
              <w:right w:val="nil"/>
            </w:tcBorders>
          </w:tcPr>
          <w:p w14:paraId="69DC6C50" w14:textId="59601D38"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14FEC8F7" w14:textId="0FA3ABB6" w:rsidR="004C1261" w:rsidRPr="004C1261" w:rsidRDefault="004C1261" w:rsidP="004C1261">
            <w:pPr>
              <w:jc w:val="center"/>
              <w:rPr>
                <w:sz w:val="22"/>
                <w:szCs w:val="22"/>
                <w:highlight w:val="yellow"/>
              </w:rPr>
            </w:pPr>
            <w:r w:rsidRPr="004C1261">
              <w:rPr>
                <w:color w:val="000000"/>
                <w:sz w:val="22"/>
                <w:szCs w:val="22"/>
              </w:rPr>
              <w:t>-2.56</w:t>
            </w:r>
          </w:p>
        </w:tc>
        <w:tc>
          <w:tcPr>
            <w:tcW w:w="2178" w:type="dxa"/>
            <w:tcBorders>
              <w:top w:val="nil"/>
              <w:left w:val="single" w:sz="4" w:space="0" w:color="auto"/>
              <w:bottom w:val="nil"/>
              <w:right w:val="nil"/>
            </w:tcBorders>
          </w:tcPr>
          <w:p w14:paraId="2E70DE5A" w14:textId="2E03CCD5" w:rsidR="004C1261" w:rsidRPr="004C1261" w:rsidRDefault="004C1261" w:rsidP="004C1261">
            <w:pPr>
              <w:jc w:val="center"/>
              <w:rPr>
                <w:sz w:val="22"/>
                <w:szCs w:val="22"/>
                <w:highlight w:val="yellow"/>
              </w:rPr>
            </w:pPr>
            <w:r w:rsidRPr="004C1261">
              <w:rPr>
                <w:color w:val="000000"/>
                <w:sz w:val="22"/>
                <w:szCs w:val="22"/>
              </w:rPr>
              <w:t>28.64</w:t>
            </w:r>
          </w:p>
        </w:tc>
        <w:tc>
          <w:tcPr>
            <w:tcW w:w="2178" w:type="dxa"/>
            <w:tcBorders>
              <w:top w:val="nil"/>
              <w:left w:val="nil"/>
              <w:bottom w:val="nil"/>
              <w:right w:val="single" w:sz="4" w:space="0" w:color="auto"/>
            </w:tcBorders>
          </w:tcPr>
          <w:p w14:paraId="49A75DAE" w14:textId="5182FD17" w:rsidR="004C1261" w:rsidRPr="004C1261" w:rsidRDefault="004C1261" w:rsidP="004C1261">
            <w:pPr>
              <w:jc w:val="center"/>
              <w:rPr>
                <w:sz w:val="22"/>
                <w:szCs w:val="22"/>
                <w:highlight w:val="yellow"/>
              </w:rPr>
            </w:pPr>
            <w:r w:rsidRPr="004C1261">
              <w:rPr>
                <w:color w:val="000000"/>
                <w:sz w:val="22"/>
                <w:szCs w:val="22"/>
              </w:rPr>
              <w:t>54.67</w:t>
            </w:r>
          </w:p>
        </w:tc>
      </w:tr>
      <w:tr w:rsidR="004C1261" w14:paraId="266A6F9F" w14:textId="77777777" w:rsidTr="00ED2D34">
        <w:trPr>
          <w:gridAfter w:val="1"/>
          <w:wAfter w:w="12" w:type="dxa"/>
          <w:trHeight w:val="436"/>
        </w:trPr>
        <w:tc>
          <w:tcPr>
            <w:tcW w:w="937" w:type="dxa"/>
            <w:tcBorders>
              <w:top w:val="nil"/>
              <w:left w:val="single" w:sz="4" w:space="0" w:color="auto"/>
              <w:bottom w:val="nil"/>
              <w:right w:val="nil"/>
            </w:tcBorders>
          </w:tcPr>
          <w:p w14:paraId="040F7CD3" w14:textId="4D153CDD"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613469BE" w14:textId="1994FE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47C47847" w14:textId="1E07F1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75B1EED5" w14:textId="12C0CBCB" w:rsidR="004C1261" w:rsidRPr="004C1261" w:rsidRDefault="004C1261" w:rsidP="004C1261">
            <w:pPr>
              <w:jc w:val="center"/>
              <w:rPr>
                <w:sz w:val="22"/>
                <w:szCs w:val="22"/>
              </w:rPr>
            </w:pPr>
            <w:r w:rsidRPr="004C1261">
              <w:rPr>
                <w:sz w:val="22"/>
                <w:szCs w:val="22"/>
              </w:rPr>
              <w:t>4913</w:t>
            </w:r>
          </w:p>
        </w:tc>
        <w:tc>
          <w:tcPr>
            <w:tcW w:w="1950" w:type="dxa"/>
            <w:tcBorders>
              <w:top w:val="nil"/>
              <w:left w:val="nil"/>
              <w:bottom w:val="nil"/>
              <w:right w:val="nil"/>
            </w:tcBorders>
          </w:tcPr>
          <w:p w14:paraId="7DF6D4E8" w14:textId="6C7CEFB4" w:rsidR="004C1261" w:rsidRPr="004C1261" w:rsidRDefault="004C1261" w:rsidP="004C1261">
            <w:pPr>
              <w:jc w:val="center"/>
              <w:rPr>
                <w:sz w:val="22"/>
                <w:szCs w:val="22"/>
                <w:highlight w:val="yellow"/>
              </w:rPr>
            </w:pPr>
            <w:r w:rsidRPr="004C1261">
              <w:rPr>
                <w:color w:val="000000"/>
                <w:sz w:val="22"/>
                <w:szCs w:val="22"/>
              </w:rPr>
              <w:t>66.25</w:t>
            </w:r>
          </w:p>
        </w:tc>
        <w:tc>
          <w:tcPr>
            <w:tcW w:w="1697" w:type="dxa"/>
            <w:tcBorders>
              <w:top w:val="nil"/>
              <w:left w:val="nil"/>
              <w:bottom w:val="nil"/>
              <w:right w:val="nil"/>
            </w:tcBorders>
          </w:tcPr>
          <w:p w14:paraId="5D66CB73" w14:textId="574DCEC0" w:rsidR="004C1261" w:rsidRPr="004C1261" w:rsidRDefault="004C1261" w:rsidP="004C1261">
            <w:pPr>
              <w:jc w:val="center"/>
              <w:rPr>
                <w:sz w:val="22"/>
                <w:szCs w:val="22"/>
                <w:highlight w:val="yellow"/>
              </w:rPr>
            </w:pPr>
            <w:r w:rsidRPr="004C1261">
              <w:rPr>
                <w:color w:val="000000"/>
                <w:sz w:val="22"/>
                <w:szCs w:val="22"/>
              </w:rPr>
              <w:t>0.40</w:t>
            </w:r>
          </w:p>
        </w:tc>
        <w:tc>
          <w:tcPr>
            <w:tcW w:w="1615" w:type="dxa"/>
            <w:tcBorders>
              <w:top w:val="nil"/>
              <w:left w:val="nil"/>
              <w:bottom w:val="nil"/>
              <w:right w:val="single" w:sz="4" w:space="0" w:color="auto"/>
            </w:tcBorders>
          </w:tcPr>
          <w:p w14:paraId="1B4BA875" w14:textId="14FF1154" w:rsidR="004C1261" w:rsidRPr="004C1261" w:rsidRDefault="004C1261" w:rsidP="004C1261">
            <w:pPr>
              <w:jc w:val="center"/>
              <w:rPr>
                <w:sz w:val="22"/>
                <w:szCs w:val="22"/>
                <w:highlight w:val="yellow"/>
              </w:rPr>
            </w:pPr>
            <w:r w:rsidRPr="004C1261">
              <w:rPr>
                <w:color w:val="000000"/>
                <w:sz w:val="22"/>
                <w:szCs w:val="22"/>
              </w:rPr>
              <w:t>-1.06</w:t>
            </w:r>
          </w:p>
        </w:tc>
        <w:tc>
          <w:tcPr>
            <w:tcW w:w="2178" w:type="dxa"/>
            <w:tcBorders>
              <w:top w:val="nil"/>
              <w:left w:val="single" w:sz="4" w:space="0" w:color="auto"/>
              <w:bottom w:val="nil"/>
              <w:right w:val="nil"/>
            </w:tcBorders>
          </w:tcPr>
          <w:p w14:paraId="1791D57E" w14:textId="62D5C86A" w:rsidR="004C1261" w:rsidRPr="004C1261" w:rsidRDefault="004C1261" w:rsidP="004C1261">
            <w:pPr>
              <w:jc w:val="center"/>
              <w:rPr>
                <w:sz w:val="22"/>
                <w:szCs w:val="22"/>
                <w:highlight w:val="yellow"/>
              </w:rPr>
            </w:pPr>
            <w:r w:rsidRPr="004C1261">
              <w:rPr>
                <w:color w:val="000000"/>
                <w:sz w:val="22"/>
                <w:szCs w:val="22"/>
              </w:rPr>
              <w:t>22.74</w:t>
            </w:r>
          </w:p>
        </w:tc>
        <w:tc>
          <w:tcPr>
            <w:tcW w:w="2178" w:type="dxa"/>
            <w:tcBorders>
              <w:top w:val="nil"/>
              <w:left w:val="nil"/>
              <w:bottom w:val="nil"/>
              <w:right w:val="single" w:sz="4" w:space="0" w:color="auto"/>
            </w:tcBorders>
          </w:tcPr>
          <w:p w14:paraId="3B5AD356" w14:textId="293430C7" w:rsidR="004C1261" w:rsidRPr="004C1261" w:rsidRDefault="004C1261" w:rsidP="004C1261">
            <w:pPr>
              <w:jc w:val="center"/>
              <w:rPr>
                <w:sz w:val="22"/>
                <w:szCs w:val="22"/>
                <w:highlight w:val="yellow"/>
              </w:rPr>
            </w:pPr>
            <w:r w:rsidRPr="004C1261">
              <w:rPr>
                <w:color w:val="000000"/>
                <w:sz w:val="22"/>
                <w:szCs w:val="22"/>
              </w:rPr>
              <w:t>66.14</w:t>
            </w:r>
          </w:p>
        </w:tc>
      </w:tr>
      <w:tr w:rsidR="004C1261" w14:paraId="12277202" w14:textId="77777777" w:rsidTr="00ED2D34">
        <w:trPr>
          <w:gridAfter w:val="1"/>
          <w:wAfter w:w="12" w:type="dxa"/>
          <w:trHeight w:val="436"/>
        </w:trPr>
        <w:tc>
          <w:tcPr>
            <w:tcW w:w="937" w:type="dxa"/>
            <w:tcBorders>
              <w:top w:val="nil"/>
              <w:left w:val="single" w:sz="4" w:space="0" w:color="auto"/>
              <w:bottom w:val="nil"/>
              <w:right w:val="nil"/>
            </w:tcBorders>
          </w:tcPr>
          <w:p w14:paraId="5C48F762" w14:textId="0E4D7885"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6475585" w14:textId="121DAD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5E604AA6" w14:textId="3E49B89E"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4D5605D1" w14:textId="7DFA1EC9" w:rsidR="004C1261" w:rsidRPr="004C1261" w:rsidRDefault="004C1261" w:rsidP="004C1261">
            <w:pPr>
              <w:jc w:val="center"/>
              <w:rPr>
                <w:sz w:val="22"/>
                <w:szCs w:val="22"/>
              </w:rPr>
            </w:pPr>
            <w:r w:rsidRPr="004C1261">
              <w:rPr>
                <w:sz w:val="22"/>
                <w:szCs w:val="22"/>
              </w:rPr>
              <w:t>3356</w:t>
            </w:r>
          </w:p>
        </w:tc>
        <w:tc>
          <w:tcPr>
            <w:tcW w:w="1950" w:type="dxa"/>
            <w:tcBorders>
              <w:top w:val="nil"/>
              <w:left w:val="nil"/>
              <w:bottom w:val="nil"/>
              <w:right w:val="nil"/>
            </w:tcBorders>
          </w:tcPr>
          <w:p w14:paraId="7F7949DC" w14:textId="1004B43F" w:rsidR="004C1261" w:rsidRPr="004C1261" w:rsidRDefault="004C1261" w:rsidP="004C1261">
            <w:pPr>
              <w:jc w:val="center"/>
              <w:rPr>
                <w:sz w:val="22"/>
                <w:szCs w:val="22"/>
                <w:highlight w:val="yellow"/>
              </w:rPr>
            </w:pPr>
            <w:r w:rsidRPr="004C1261">
              <w:rPr>
                <w:color w:val="000000"/>
                <w:sz w:val="22"/>
                <w:szCs w:val="22"/>
              </w:rPr>
              <w:t>64.73</w:t>
            </w:r>
          </w:p>
        </w:tc>
        <w:tc>
          <w:tcPr>
            <w:tcW w:w="1697" w:type="dxa"/>
            <w:tcBorders>
              <w:top w:val="nil"/>
              <w:left w:val="nil"/>
              <w:bottom w:val="nil"/>
              <w:right w:val="nil"/>
            </w:tcBorders>
          </w:tcPr>
          <w:p w14:paraId="66D9392E" w14:textId="5F017AAF" w:rsidR="004C1261" w:rsidRPr="004C1261" w:rsidRDefault="004C1261" w:rsidP="004C1261">
            <w:pPr>
              <w:jc w:val="center"/>
              <w:rPr>
                <w:sz w:val="22"/>
                <w:szCs w:val="22"/>
                <w:highlight w:val="yellow"/>
              </w:rPr>
            </w:pPr>
            <w:r w:rsidRPr="004C1261">
              <w:rPr>
                <w:color w:val="000000"/>
                <w:sz w:val="22"/>
                <w:szCs w:val="22"/>
              </w:rPr>
              <w:t>0.33</w:t>
            </w:r>
          </w:p>
        </w:tc>
        <w:tc>
          <w:tcPr>
            <w:tcW w:w="1615" w:type="dxa"/>
            <w:tcBorders>
              <w:top w:val="nil"/>
              <w:left w:val="nil"/>
              <w:bottom w:val="nil"/>
              <w:right w:val="single" w:sz="4" w:space="0" w:color="auto"/>
            </w:tcBorders>
          </w:tcPr>
          <w:p w14:paraId="0760EBAC" w14:textId="18487D70" w:rsidR="004C1261" w:rsidRPr="004C1261" w:rsidRDefault="004C1261" w:rsidP="004C1261">
            <w:pPr>
              <w:jc w:val="center"/>
              <w:rPr>
                <w:sz w:val="22"/>
                <w:szCs w:val="22"/>
                <w:highlight w:val="yellow"/>
              </w:rPr>
            </w:pPr>
            <w:r w:rsidRPr="004C1261">
              <w:rPr>
                <w:color w:val="000000"/>
                <w:sz w:val="22"/>
                <w:szCs w:val="22"/>
              </w:rPr>
              <w:t>-1.50</w:t>
            </w:r>
          </w:p>
        </w:tc>
        <w:tc>
          <w:tcPr>
            <w:tcW w:w="2178" w:type="dxa"/>
            <w:tcBorders>
              <w:top w:val="nil"/>
              <w:left w:val="single" w:sz="4" w:space="0" w:color="auto"/>
              <w:bottom w:val="nil"/>
              <w:right w:val="nil"/>
            </w:tcBorders>
          </w:tcPr>
          <w:p w14:paraId="5CB61BA8" w14:textId="3E767DD3" w:rsidR="004C1261" w:rsidRPr="004C1261" w:rsidRDefault="004C1261" w:rsidP="004C1261">
            <w:pPr>
              <w:jc w:val="center"/>
              <w:rPr>
                <w:sz w:val="22"/>
                <w:szCs w:val="22"/>
                <w:highlight w:val="yellow"/>
              </w:rPr>
            </w:pPr>
            <w:r w:rsidRPr="004C1261">
              <w:rPr>
                <w:color w:val="000000"/>
                <w:sz w:val="22"/>
                <w:szCs w:val="22"/>
              </w:rPr>
              <w:t>25.36</w:t>
            </w:r>
          </w:p>
        </w:tc>
        <w:tc>
          <w:tcPr>
            <w:tcW w:w="2178" w:type="dxa"/>
            <w:tcBorders>
              <w:top w:val="nil"/>
              <w:left w:val="nil"/>
              <w:bottom w:val="nil"/>
              <w:right w:val="single" w:sz="4" w:space="0" w:color="auto"/>
            </w:tcBorders>
          </w:tcPr>
          <w:p w14:paraId="01E03A41" w14:textId="523FF877" w:rsidR="004C1261" w:rsidRPr="004C1261" w:rsidRDefault="004C1261" w:rsidP="004C1261">
            <w:pPr>
              <w:jc w:val="center"/>
              <w:rPr>
                <w:sz w:val="22"/>
                <w:szCs w:val="22"/>
                <w:highlight w:val="yellow"/>
              </w:rPr>
            </w:pPr>
            <w:r w:rsidRPr="004C1261">
              <w:rPr>
                <w:color w:val="000000"/>
                <w:sz w:val="22"/>
                <w:szCs w:val="22"/>
              </w:rPr>
              <w:t>64.46</w:t>
            </w:r>
          </w:p>
        </w:tc>
      </w:tr>
      <w:tr w:rsidR="004C1261" w14:paraId="3B9C09CE" w14:textId="77777777" w:rsidTr="00ED2D34">
        <w:trPr>
          <w:gridAfter w:val="1"/>
          <w:wAfter w:w="12" w:type="dxa"/>
          <w:trHeight w:val="436"/>
        </w:trPr>
        <w:tc>
          <w:tcPr>
            <w:tcW w:w="937" w:type="dxa"/>
            <w:tcBorders>
              <w:top w:val="nil"/>
              <w:left w:val="single" w:sz="4" w:space="0" w:color="auto"/>
              <w:bottom w:val="nil"/>
              <w:right w:val="nil"/>
            </w:tcBorders>
          </w:tcPr>
          <w:p w14:paraId="28197A81" w14:textId="5203FE96"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47D60B4" w14:textId="2D3C496F"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8F3E24A" w14:textId="7CD9FE76"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F3CDEF8" w14:textId="0DC39220" w:rsidR="004C1261" w:rsidRPr="004C1261" w:rsidRDefault="004C1261" w:rsidP="004C1261">
            <w:pPr>
              <w:jc w:val="center"/>
              <w:rPr>
                <w:sz w:val="22"/>
                <w:szCs w:val="22"/>
              </w:rPr>
            </w:pPr>
            <w:r w:rsidRPr="004C1261">
              <w:rPr>
                <w:sz w:val="22"/>
                <w:szCs w:val="22"/>
              </w:rPr>
              <w:t>8871</w:t>
            </w:r>
          </w:p>
        </w:tc>
        <w:tc>
          <w:tcPr>
            <w:tcW w:w="1950" w:type="dxa"/>
            <w:tcBorders>
              <w:top w:val="nil"/>
              <w:left w:val="nil"/>
              <w:bottom w:val="nil"/>
              <w:right w:val="nil"/>
            </w:tcBorders>
          </w:tcPr>
          <w:p w14:paraId="6A11FCFA" w14:textId="1F837F13" w:rsidR="004C1261" w:rsidRPr="004C1261" w:rsidRDefault="004C1261" w:rsidP="004C1261">
            <w:pPr>
              <w:jc w:val="center"/>
              <w:rPr>
                <w:sz w:val="22"/>
                <w:szCs w:val="22"/>
                <w:highlight w:val="yellow"/>
              </w:rPr>
            </w:pPr>
            <w:r w:rsidRPr="004C1261">
              <w:rPr>
                <w:color w:val="000000"/>
                <w:sz w:val="22"/>
                <w:szCs w:val="22"/>
              </w:rPr>
              <w:t>57.23</w:t>
            </w:r>
          </w:p>
        </w:tc>
        <w:tc>
          <w:tcPr>
            <w:tcW w:w="1697" w:type="dxa"/>
            <w:tcBorders>
              <w:top w:val="nil"/>
              <w:left w:val="nil"/>
              <w:bottom w:val="nil"/>
              <w:right w:val="nil"/>
            </w:tcBorders>
          </w:tcPr>
          <w:p w14:paraId="0D2F2F3E" w14:textId="56CC6ABB" w:rsidR="004C1261" w:rsidRPr="004C1261" w:rsidRDefault="004C1261" w:rsidP="004C1261">
            <w:pPr>
              <w:jc w:val="center"/>
              <w:rPr>
                <w:sz w:val="22"/>
                <w:szCs w:val="22"/>
                <w:highlight w:val="yellow"/>
              </w:rPr>
            </w:pPr>
            <w:r w:rsidRPr="004C1261">
              <w:rPr>
                <w:color w:val="000000"/>
                <w:sz w:val="22"/>
                <w:szCs w:val="22"/>
              </w:rPr>
              <w:t>0.43</w:t>
            </w:r>
          </w:p>
        </w:tc>
        <w:tc>
          <w:tcPr>
            <w:tcW w:w="1615" w:type="dxa"/>
            <w:tcBorders>
              <w:top w:val="nil"/>
              <w:left w:val="nil"/>
              <w:bottom w:val="nil"/>
              <w:right w:val="single" w:sz="4" w:space="0" w:color="auto"/>
            </w:tcBorders>
          </w:tcPr>
          <w:p w14:paraId="78460A1B" w14:textId="3000F4D3"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11DF60D8" w14:textId="62C5D008" w:rsidR="004C1261" w:rsidRPr="004C1261" w:rsidRDefault="004C1261" w:rsidP="004C1261">
            <w:pPr>
              <w:jc w:val="center"/>
              <w:rPr>
                <w:sz w:val="22"/>
                <w:szCs w:val="22"/>
                <w:highlight w:val="yellow"/>
              </w:rPr>
            </w:pPr>
            <w:r w:rsidRPr="004C1261">
              <w:rPr>
                <w:color w:val="000000"/>
                <w:sz w:val="22"/>
                <w:szCs w:val="22"/>
              </w:rPr>
              <w:t>25.59</w:t>
            </w:r>
          </w:p>
        </w:tc>
        <w:tc>
          <w:tcPr>
            <w:tcW w:w="2178" w:type="dxa"/>
            <w:tcBorders>
              <w:top w:val="nil"/>
              <w:left w:val="nil"/>
              <w:bottom w:val="nil"/>
              <w:right w:val="single" w:sz="4" w:space="0" w:color="auto"/>
            </w:tcBorders>
          </w:tcPr>
          <w:p w14:paraId="3D8F4021" w14:textId="7B2BD394" w:rsidR="004C1261" w:rsidRPr="004C1261" w:rsidRDefault="004C1261" w:rsidP="004C1261">
            <w:pPr>
              <w:jc w:val="center"/>
              <w:rPr>
                <w:sz w:val="22"/>
                <w:szCs w:val="22"/>
                <w:highlight w:val="yellow"/>
              </w:rPr>
            </w:pPr>
            <w:r w:rsidRPr="004C1261">
              <w:rPr>
                <w:color w:val="000000"/>
                <w:sz w:val="22"/>
                <w:szCs w:val="22"/>
              </w:rPr>
              <w:t>57.19</w:t>
            </w:r>
          </w:p>
        </w:tc>
      </w:tr>
      <w:tr w:rsidR="004C1261" w14:paraId="549E08C0" w14:textId="77777777" w:rsidTr="00ED2D34">
        <w:trPr>
          <w:gridAfter w:val="1"/>
          <w:wAfter w:w="12" w:type="dxa"/>
          <w:trHeight w:val="436"/>
        </w:trPr>
        <w:tc>
          <w:tcPr>
            <w:tcW w:w="937" w:type="dxa"/>
            <w:tcBorders>
              <w:top w:val="nil"/>
              <w:left w:val="single" w:sz="4" w:space="0" w:color="auto"/>
              <w:bottom w:val="nil"/>
              <w:right w:val="nil"/>
            </w:tcBorders>
          </w:tcPr>
          <w:p w14:paraId="2CD4A27B" w14:textId="75150774"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746A1FAC" w14:textId="2F008249"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B453F14" w14:textId="298E452E"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1A2CDE3E" w14:textId="3F849237" w:rsidR="004C1261" w:rsidRPr="004C1261" w:rsidRDefault="004C1261" w:rsidP="004C1261">
            <w:pPr>
              <w:jc w:val="center"/>
              <w:rPr>
                <w:sz w:val="22"/>
                <w:szCs w:val="22"/>
              </w:rPr>
            </w:pPr>
            <w:r w:rsidRPr="004C1261">
              <w:rPr>
                <w:sz w:val="22"/>
                <w:szCs w:val="22"/>
              </w:rPr>
              <w:t>1640</w:t>
            </w:r>
          </w:p>
        </w:tc>
        <w:tc>
          <w:tcPr>
            <w:tcW w:w="1950" w:type="dxa"/>
            <w:tcBorders>
              <w:top w:val="nil"/>
              <w:left w:val="nil"/>
              <w:bottom w:val="nil"/>
              <w:right w:val="nil"/>
            </w:tcBorders>
          </w:tcPr>
          <w:p w14:paraId="06BE7014" w14:textId="12AEB97F" w:rsidR="004C1261" w:rsidRPr="004C1261" w:rsidRDefault="004C1261" w:rsidP="004C1261">
            <w:pPr>
              <w:jc w:val="center"/>
              <w:rPr>
                <w:sz w:val="22"/>
                <w:szCs w:val="22"/>
                <w:highlight w:val="yellow"/>
              </w:rPr>
            </w:pPr>
            <w:r w:rsidRPr="004C1261">
              <w:rPr>
                <w:color w:val="000000"/>
                <w:sz w:val="22"/>
                <w:szCs w:val="22"/>
              </w:rPr>
              <w:t>71.54</w:t>
            </w:r>
          </w:p>
        </w:tc>
        <w:tc>
          <w:tcPr>
            <w:tcW w:w="1697" w:type="dxa"/>
            <w:tcBorders>
              <w:top w:val="nil"/>
              <w:left w:val="nil"/>
              <w:bottom w:val="nil"/>
              <w:right w:val="nil"/>
            </w:tcBorders>
          </w:tcPr>
          <w:p w14:paraId="38C6C177" w14:textId="7B277BFF" w:rsidR="004C1261" w:rsidRPr="004C1261" w:rsidRDefault="004C1261" w:rsidP="004C1261">
            <w:pPr>
              <w:jc w:val="center"/>
              <w:rPr>
                <w:sz w:val="22"/>
                <w:szCs w:val="22"/>
                <w:highlight w:val="yellow"/>
              </w:rPr>
            </w:pPr>
            <w:r w:rsidRPr="004C1261">
              <w:rPr>
                <w:color w:val="000000"/>
                <w:sz w:val="22"/>
                <w:szCs w:val="22"/>
              </w:rPr>
              <w:t>0.37</w:t>
            </w:r>
          </w:p>
        </w:tc>
        <w:tc>
          <w:tcPr>
            <w:tcW w:w="1615" w:type="dxa"/>
            <w:tcBorders>
              <w:top w:val="nil"/>
              <w:left w:val="nil"/>
              <w:bottom w:val="nil"/>
              <w:right w:val="single" w:sz="4" w:space="0" w:color="auto"/>
            </w:tcBorders>
          </w:tcPr>
          <w:p w14:paraId="4EB76E61" w14:textId="2FBD12E7" w:rsidR="004C1261" w:rsidRPr="004C1261" w:rsidRDefault="004C1261" w:rsidP="004C1261">
            <w:pPr>
              <w:jc w:val="center"/>
              <w:rPr>
                <w:sz w:val="22"/>
                <w:szCs w:val="22"/>
                <w:highlight w:val="yellow"/>
              </w:rPr>
            </w:pPr>
            <w:r w:rsidRPr="004C1261">
              <w:rPr>
                <w:color w:val="000000"/>
                <w:sz w:val="22"/>
                <w:szCs w:val="22"/>
              </w:rPr>
              <w:t>-1.51</w:t>
            </w:r>
          </w:p>
        </w:tc>
        <w:tc>
          <w:tcPr>
            <w:tcW w:w="2178" w:type="dxa"/>
            <w:tcBorders>
              <w:top w:val="nil"/>
              <w:left w:val="single" w:sz="4" w:space="0" w:color="auto"/>
              <w:bottom w:val="nil"/>
              <w:right w:val="nil"/>
            </w:tcBorders>
          </w:tcPr>
          <w:p w14:paraId="52E16F90" w14:textId="59CAAE94" w:rsidR="004C1261" w:rsidRPr="004C1261" w:rsidRDefault="004C1261" w:rsidP="004C1261">
            <w:pPr>
              <w:jc w:val="center"/>
              <w:rPr>
                <w:sz w:val="22"/>
                <w:szCs w:val="22"/>
                <w:highlight w:val="yellow"/>
              </w:rPr>
            </w:pPr>
            <w:r w:rsidRPr="004C1261">
              <w:rPr>
                <w:color w:val="000000"/>
                <w:sz w:val="22"/>
                <w:szCs w:val="22"/>
              </w:rPr>
              <w:t>30.60</w:t>
            </w:r>
          </w:p>
        </w:tc>
        <w:tc>
          <w:tcPr>
            <w:tcW w:w="2178" w:type="dxa"/>
            <w:tcBorders>
              <w:top w:val="nil"/>
              <w:left w:val="nil"/>
              <w:bottom w:val="nil"/>
              <w:right w:val="single" w:sz="4" w:space="0" w:color="auto"/>
            </w:tcBorders>
          </w:tcPr>
          <w:p w14:paraId="6831ABF0" w14:textId="5B60D99D" w:rsidR="004C1261" w:rsidRPr="004C1261" w:rsidRDefault="004C1261" w:rsidP="004C1261">
            <w:pPr>
              <w:jc w:val="center"/>
              <w:rPr>
                <w:sz w:val="22"/>
                <w:szCs w:val="22"/>
                <w:highlight w:val="yellow"/>
              </w:rPr>
            </w:pPr>
            <w:r w:rsidRPr="004C1261">
              <w:rPr>
                <w:color w:val="000000"/>
                <w:sz w:val="22"/>
                <w:szCs w:val="22"/>
              </w:rPr>
              <w:t>71.38</w:t>
            </w:r>
          </w:p>
        </w:tc>
      </w:tr>
      <w:tr w:rsidR="004C1261" w14:paraId="315771A3" w14:textId="77777777" w:rsidTr="00ED2D34">
        <w:trPr>
          <w:gridAfter w:val="1"/>
          <w:wAfter w:w="12" w:type="dxa"/>
          <w:trHeight w:val="436"/>
        </w:trPr>
        <w:tc>
          <w:tcPr>
            <w:tcW w:w="937" w:type="dxa"/>
            <w:tcBorders>
              <w:top w:val="nil"/>
              <w:left w:val="single" w:sz="4" w:space="0" w:color="auto"/>
              <w:bottom w:val="nil"/>
              <w:right w:val="nil"/>
            </w:tcBorders>
          </w:tcPr>
          <w:p w14:paraId="5D217B81" w14:textId="42CBE88C"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688BF946" w14:textId="193FF88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3A1A025F" w14:textId="07251F4A"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0D7BAF8" w14:textId="24B27B28" w:rsidR="004C1261" w:rsidRPr="004C1261" w:rsidRDefault="004C1261" w:rsidP="004C1261">
            <w:pPr>
              <w:jc w:val="center"/>
              <w:rPr>
                <w:sz w:val="22"/>
                <w:szCs w:val="22"/>
              </w:rPr>
            </w:pPr>
            <w:r w:rsidRPr="004C1261">
              <w:rPr>
                <w:sz w:val="22"/>
                <w:szCs w:val="22"/>
              </w:rPr>
              <w:t>1328</w:t>
            </w:r>
          </w:p>
        </w:tc>
        <w:tc>
          <w:tcPr>
            <w:tcW w:w="1950" w:type="dxa"/>
            <w:tcBorders>
              <w:top w:val="nil"/>
              <w:left w:val="nil"/>
              <w:bottom w:val="nil"/>
              <w:right w:val="nil"/>
            </w:tcBorders>
          </w:tcPr>
          <w:p w14:paraId="386D5271" w14:textId="540EFC73" w:rsidR="004C1261" w:rsidRPr="004C1261" w:rsidRDefault="004C1261" w:rsidP="004C1261">
            <w:pPr>
              <w:jc w:val="center"/>
              <w:rPr>
                <w:sz w:val="22"/>
                <w:szCs w:val="22"/>
                <w:highlight w:val="yellow"/>
              </w:rPr>
            </w:pPr>
            <w:r w:rsidRPr="004C1261">
              <w:rPr>
                <w:color w:val="000000"/>
                <w:sz w:val="22"/>
                <w:szCs w:val="22"/>
              </w:rPr>
              <w:t>60.37</w:t>
            </w:r>
          </w:p>
        </w:tc>
        <w:tc>
          <w:tcPr>
            <w:tcW w:w="1697" w:type="dxa"/>
            <w:tcBorders>
              <w:top w:val="nil"/>
              <w:left w:val="nil"/>
              <w:bottom w:val="nil"/>
              <w:right w:val="nil"/>
            </w:tcBorders>
          </w:tcPr>
          <w:p w14:paraId="11F627AB" w14:textId="34CCCD57" w:rsidR="004C1261" w:rsidRPr="004C1261" w:rsidRDefault="004C1261" w:rsidP="004C1261">
            <w:pPr>
              <w:jc w:val="center"/>
              <w:rPr>
                <w:sz w:val="22"/>
                <w:szCs w:val="22"/>
                <w:highlight w:val="yellow"/>
              </w:rPr>
            </w:pPr>
            <w:r w:rsidRPr="004C1261">
              <w:rPr>
                <w:color w:val="000000"/>
                <w:sz w:val="22"/>
                <w:szCs w:val="22"/>
              </w:rPr>
              <w:t>0.56</w:t>
            </w:r>
          </w:p>
        </w:tc>
        <w:tc>
          <w:tcPr>
            <w:tcW w:w="1615" w:type="dxa"/>
            <w:tcBorders>
              <w:top w:val="nil"/>
              <w:left w:val="nil"/>
              <w:bottom w:val="nil"/>
              <w:right w:val="single" w:sz="4" w:space="0" w:color="auto"/>
            </w:tcBorders>
          </w:tcPr>
          <w:p w14:paraId="162F683B" w14:textId="038AF001"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2A2307ED" w14:textId="4F983E47" w:rsidR="004C1261" w:rsidRPr="004C1261" w:rsidRDefault="004C1261" w:rsidP="004C1261">
            <w:pPr>
              <w:jc w:val="center"/>
              <w:rPr>
                <w:sz w:val="22"/>
                <w:szCs w:val="22"/>
                <w:highlight w:val="yellow"/>
              </w:rPr>
            </w:pPr>
            <w:r w:rsidRPr="004C1261">
              <w:rPr>
                <w:color w:val="000000"/>
                <w:sz w:val="22"/>
                <w:szCs w:val="22"/>
              </w:rPr>
              <w:t>32.24</w:t>
            </w:r>
          </w:p>
        </w:tc>
        <w:tc>
          <w:tcPr>
            <w:tcW w:w="2178" w:type="dxa"/>
            <w:tcBorders>
              <w:top w:val="nil"/>
              <w:left w:val="nil"/>
              <w:bottom w:val="nil"/>
              <w:right w:val="single" w:sz="4" w:space="0" w:color="auto"/>
            </w:tcBorders>
          </w:tcPr>
          <w:p w14:paraId="52C381CD" w14:textId="2D8937D3" w:rsidR="004C1261" w:rsidRPr="004C1261" w:rsidRDefault="004C1261" w:rsidP="004C1261">
            <w:pPr>
              <w:jc w:val="center"/>
              <w:rPr>
                <w:sz w:val="22"/>
                <w:szCs w:val="22"/>
                <w:highlight w:val="yellow"/>
              </w:rPr>
            </w:pPr>
            <w:r w:rsidRPr="004C1261">
              <w:rPr>
                <w:color w:val="000000"/>
                <w:sz w:val="22"/>
                <w:szCs w:val="22"/>
              </w:rPr>
              <w:t>60.36</w:t>
            </w:r>
          </w:p>
        </w:tc>
      </w:tr>
      <w:tr w:rsidR="004C1261" w14:paraId="660F6C51" w14:textId="77777777" w:rsidTr="00ED2D34">
        <w:trPr>
          <w:gridAfter w:val="1"/>
          <w:wAfter w:w="12" w:type="dxa"/>
          <w:trHeight w:val="436"/>
        </w:trPr>
        <w:tc>
          <w:tcPr>
            <w:tcW w:w="937" w:type="dxa"/>
            <w:tcBorders>
              <w:top w:val="nil"/>
              <w:left w:val="single" w:sz="4" w:space="0" w:color="auto"/>
              <w:bottom w:val="nil"/>
              <w:right w:val="nil"/>
            </w:tcBorders>
          </w:tcPr>
          <w:p w14:paraId="6FD7AA3C" w14:textId="113C45D7"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3FAAAD0B" w14:textId="352654CD"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63209E30" w14:textId="1A900E72"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7146647" w14:textId="5589845D" w:rsidR="004C1261" w:rsidRPr="004C1261" w:rsidRDefault="004C1261" w:rsidP="004C1261">
            <w:pPr>
              <w:jc w:val="center"/>
              <w:rPr>
                <w:sz w:val="22"/>
                <w:szCs w:val="22"/>
              </w:rPr>
            </w:pPr>
            <w:r w:rsidRPr="004C1261">
              <w:rPr>
                <w:sz w:val="22"/>
                <w:szCs w:val="22"/>
              </w:rPr>
              <w:t>6384</w:t>
            </w:r>
          </w:p>
        </w:tc>
        <w:tc>
          <w:tcPr>
            <w:tcW w:w="1950" w:type="dxa"/>
            <w:tcBorders>
              <w:top w:val="nil"/>
              <w:left w:val="nil"/>
              <w:bottom w:val="nil"/>
              <w:right w:val="nil"/>
            </w:tcBorders>
          </w:tcPr>
          <w:p w14:paraId="479ED6BF" w14:textId="5DF7B446" w:rsidR="004C1261" w:rsidRPr="004C1261" w:rsidRDefault="004C1261" w:rsidP="004C1261">
            <w:pPr>
              <w:jc w:val="center"/>
              <w:rPr>
                <w:sz w:val="22"/>
                <w:szCs w:val="22"/>
                <w:highlight w:val="yellow"/>
              </w:rPr>
            </w:pPr>
            <w:r w:rsidRPr="004C1261">
              <w:rPr>
                <w:color w:val="000000"/>
                <w:sz w:val="22"/>
                <w:szCs w:val="22"/>
              </w:rPr>
              <w:t>65.36</w:t>
            </w:r>
          </w:p>
        </w:tc>
        <w:tc>
          <w:tcPr>
            <w:tcW w:w="1697" w:type="dxa"/>
            <w:tcBorders>
              <w:top w:val="nil"/>
              <w:left w:val="nil"/>
              <w:bottom w:val="nil"/>
              <w:right w:val="nil"/>
            </w:tcBorders>
          </w:tcPr>
          <w:p w14:paraId="4CCA66FB" w14:textId="2FEE4511"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4CBDC36B" w14:textId="0425FFCD" w:rsidR="004C1261" w:rsidRPr="004C1261" w:rsidRDefault="004C1261" w:rsidP="004C1261">
            <w:pPr>
              <w:jc w:val="center"/>
              <w:rPr>
                <w:sz w:val="22"/>
                <w:szCs w:val="22"/>
                <w:highlight w:val="yellow"/>
              </w:rPr>
            </w:pPr>
            <w:r w:rsidRPr="004C1261">
              <w:rPr>
                <w:color w:val="000000"/>
                <w:sz w:val="22"/>
                <w:szCs w:val="22"/>
              </w:rPr>
              <w:t>-2.90</w:t>
            </w:r>
          </w:p>
        </w:tc>
        <w:tc>
          <w:tcPr>
            <w:tcW w:w="2178" w:type="dxa"/>
            <w:tcBorders>
              <w:top w:val="nil"/>
              <w:left w:val="single" w:sz="4" w:space="0" w:color="auto"/>
              <w:bottom w:val="nil"/>
              <w:right w:val="nil"/>
            </w:tcBorders>
          </w:tcPr>
          <w:p w14:paraId="17E4AD3C" w14:textId="1E9A13D2" w:rsidR="004C1261" w:rsidRPr="004C1261" w:rsidRDefault="004C1261" w:rsidP="004C1261">
            <w:pPr>
              <w:jc w:val="center"/>
              <w:rPr>
                <w:sz w:val="22"/>
                <w:szCs w:val="22"/>
                <w:highlight w:val="yellow"/>
              </w:rPr>
            </w:pPr>
            <w:r w:rsidRPr="004C1261">
              <w:rPr>
                <w:color w:val="000000"/>
                <w:sz w:val="22"/>
                <w:szCs w:val="22"/>
              </w:rPr>
              <w:t>36.99</w:t>
            </w:r>
          </w:p>
        </w:tc>
        <w:tc>
          <w:tcPr>
            <w:tcW w:w="2178" w:type="dxa"/>
            <w:tcBorders>
              <w:top w:val="nil"/>
              <w:left w:val="nil"/>
              <w:bottom w:val="nil"/>
              <w:right w:val="single" w:sz="4" w:space="0" w:color="auto"/>
            </w:tcBorders>
          </w:tcPr>
          <w:p w14:paraId="57FB7DA1" w14:textId="042F60B0" w:rsidR="004C1261" w:rsidRPr="004C1261" w:rsidRDefault="004C1261" w:rsidP="004C1261">
            <w:pPr>
              <w:jc w:val="center"/>
              <w:rPr>
                <w:sz w:val="22"/>
                <w:szCs w:val="22"/>
                <w:highlight w:val="yellow"/>
              </w:rPr>
            </w:pPr>
            <w:r w:rsidRPr="004C1261">
              <w:rPr>
                <w:color w:val="000000"/>
                <w:sz w:val="22"/>
                <w:szCs w:val="22"/>
              </w:rPr>
              <w:t>64.99</w:t>
            </w:r>
          </w:p>
        </w:tc>
      </w:tr>
      <w:tr w:rsidR="004C1261" w14:paraId="303F8B9E" w14:textId="77777777" w:rsidTr="00ED2D34">
        <w:trPr>
          <w:gridAfter w:val="1"/>
          <w:wAfter w:w="12" w:type="dxa"/>
          <w:trHeight w:val="436"/>
        </w:trPr>
        <w:tc>
          <w:tcPr>
            <w:tcW w:w="937" w:type="dxa"/>
            <w:tcBorders>
              <w:top w:val="nil"/>
              <w:left w:val="single" w:sz="4" w:space="0" w:color="auto"/>
              <w:bottom w:val="nil"/>
              <w:right w:val="nil"/>
            </w:tcBorders>
          </w:tcPr>
          <w:p w14:paraId="219317FA" w14:textId="0D91EBE5"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230B9B07" w14:textId="2386FA51"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F4720C8" w14:textId="0C3DB3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36C145D7" w14:textId="3D28E673" w:rsidR="004C1261" w:rsidRPr="004C1261" w:rsidRDefault="004C1261" w:rsidP="004C1261">
            <w:pPr>
              <w:jc w:val="center"/>
              <w:rPr>
                <w:sz w:val="22"/>
                <w:szCs w:val="22"/>
              </w:rPr>
            </w:pPr>
            <w:r w:rsidRPr="004C1261">
              <w:rPr>
                <w:sz w:val="22"/>
                <w:szCs w:val="22"/>
              </w:rPr>
              <w:t>3671</w:t>
            </w:r>
          </w:p>
        </w:tc>
        <w:tc>
          <w:tcPr>
            <w:tcW w:w="1950" w:type="dxa"/>
            <w:tcBorders>
              <w:top w:val="nil"/>
              <w:left w:val="nil"/>
              <w:bottom w:val="nil"/>
              <w:right w:val="nil"/>
            </w:tcBorders>
          </w:tcPr>
          <w:p w14:paraId="5111AEC1" w14:textId="02CBBBDF" w:rsidR="004C1261" w:rsidRPr="004C1261" w:rsidRDefault="004C1261" w:rsidP="004C1261">
            <w:pPr>
              <w:jc w:val="center"/>
              <w:rPr>
                <w:sz w:val="22"/>
                <w:szCs w:val="22"/>
                <w:highlight w:val="yellow"/>
              </w:rPr>
            </w:pPr>
            <w:r w:rsidRPr="004C1261">
              <w:rPr>
                <w:color w:val="000000"/>
                <w:sz w:val="22"/>
                <w:szCs w:val="22"/>
              </w:rPr>
              <w:t>64.20</w:t>
            </w:r>
          </w:p>
        </w:tc>
        <w:tc>
          <w:tcPr>
            <w:tcW w:w="1697" w:type="dxa"/>
            <w:tcBorders>
              <w:top w:val="nil"/>
              <w:left w:val="nil"/>
              <w:bottom w:val="nil"/>
              <w:right w:val="nil"/>
            </w:tcBorders>
          </w:tcPr>
          <w:p w14:paraId="323E7976" w14:textId="62DC7B6F" w:rsidR="004C1261" w:rsidRPr="004C1261" w:rsidRDefault="004C1261" w:rsidP="004C1261">
            <w:pPr>
              <w:jc w:val="center"/>
              <w:rPr>
                <w:sz w:val="22"/>
                <w:szCs w:val="22"/>
                <w:highlight w:val="yellow"/>
              </w:rPr>
            </w:pPr>
            <w:r w:rsidRPr="004C1261">
              <w:rPr>
                <w:color w:val="000000"/>
                <w:sz w:val="22"/>
                <w:szCs w:val="22"/>
              </w:rPr>
              <w:t>0.22</w:t>
            </w:r>
          </w:p>
        </w:tc>
        <w:tc>
          <w:tcPr>
            <w:tcW w:w="1615" w:type="dxa"/>
            <w:tcBorders>
              <w:top w:val="nil"/>
              <w:left w:val="nil"/>
              <w:bottom w:val="nil"/>
              <w:right w:val="single" w:sz="4" w:space="0" w:color="auto"/>
            </w:tcBorders>
          </w:tcPr>
          <w:p w14:paraId="556A0A97" w14:textId="40D3201B" w:rsidR="004C1261" w:rsidRPr="004C1261" w:rsidRDefault="004C1261" w:rsidP="004C1261">
            <w:pPr>
              <w:jc w:val="center"/>
              <w:rPr>
                <w:sz w:val="22"/>
                <w:szCs w:val="22"/>
                <w:highlight w:val="yellow"/>
              </w:rPr>
            </w:pPr>
            <w:r w:rsidRPr="004C1261">
              <w:rPr>
                <w:color w:val="000000"/>
                <w:sz w:val="22"/>
                <w:szCs w:val="22"/>
              </w:rPr>
              <w:t>-5.05</w:t>
            </w:r>
          </w:p>
        </w:tc>
        <w:tc>
          <w:tcPr>
            <w:tcW w:w="2178" w:type="dxa"/>
            <w:tcBorders>
              <w:top w:val="nil"/>
              <w:left w:val="single" w:sz="4" w:space="0" w:color="auto"/>
              <w:bottom w:val="nil"/>
              <w:right w:val="nil"/>
            </w:tcBorders>
          </w:tcPr>
          <w:p w14:paraId="0D2EEECB" w14:textId="17F71397" w:rsidR="004C1261" w:rsidRPr="004C1261" w:rsidRDefault="004C1261" w:rsidP="004C1261">
            <w:pPr>
              <w:jc w:val="center"/>
              <w:rPr>
                <w:sz w:val="22"/>
                <w:szCs w:val="22"/>
                <w:highlight w:val="yellow"/>
              </w:rPr>
            </w:pPr>
            <w:r w:rsidRPr="004C1261">
              <w:rPr>
                <w:color w:val="000000"/>
                <w:sz w:val="22"/>
                <w:szCs w:val="22"/>
              </w:rPr>
              <w:t>42.64</w:t>
            </w:r>
          </w:p>
        </w:tc>
        <w:tc>
          <w:tcPr>
            <w:tcW w:w="2178" w:type="dxa"/>
            <w:tcBorders>
              <w:top w:val="nil"/>
              <w:left w:val="nil"/>
              <w:bottom w:val="nil"/>
              <w:right w:val="single" w:sz="4" w:space="0" w:color="auto"/>
            </w:tcBorders>
          </w:tcPr>
          <w:p w14:paraId="72869643" w14:textId="289CFAE8" w:rsidR="004C1261" w:rsidRPr="004C1261" w:rsidRDefault="004C1261" w:rsidP="004C1261">
            <w:pPr>
              <w:jc w:val="center"/>
              <w:rPr>
                <w:sz w:val="22"/>
                <w:szCs w:val="22"/>
                <w:highlight w:val="yellow"/>
              </w:rPr>
            </w:pPr>
            <w:r w:rsidRPr="004C1261">
              <w:rPr>
                <w:color w:val="000000"/>
                <w:sz w:val="22"/>
                <w:szCs w:val="22"/>
              </w:rPr>
              <w:t>63.35</w:t>
            </w:r>
          </w:p>
        </w:tc>
      </w:tr>
      <w:tr w:rsidR="004C1261" w14:paraId="022F410E" w14:textId="77777777" w:rsidTr="00ED2D34">
        <w:trPr>
          <w:gridAfter w:val="1"/>
          <w:wAfter w:w="12" w:type="dxa"/>
          <w:trHeight w:val="436"/>
        </w:trPr>
        <w:tc>
          <w:tcPr>
            <w:tcW w:w="937" w:type="dxa"/>
            <w:tcBorders>
              <w:top w:val="nil"/>
              <w:left w:val="single" w:sz="4" w:space="0" w:color="auto"/>
              <w:bottom w:val="nil"/>
              <w:right w:val="nil"/>
            </w:tcBorders>
          </w:tcPr>
          <w:p w14:paraId="3C8C3F53" w14:textId="321365D8"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6B6618FC" w14:textId="360F45E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6D9607A" w14:textId="02F86045"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1C56F593" w14:textId="7F095C7C" w:rsidR="004C1261" w:rsidRPr="004C1261" w:rsidRDefault="004C1261" w:rsidP="004C1261">
            <w:pPr>
              <w:jc w:val="center"/>
              <w:rPr>
                <w:sz w:val="22"/>
                <w:szCs w:val="22"/>
              </w:rPr>
            </w:pPr>
            <w:r w:rsidRPr="004C1261">
              <w:rPr>
                <w:sz w:val="22"/>
                <w:szCs w:val="22"/>
              </w:rPr>
              <w:t>1717</w:t>
            </w:r>
          </w:p>
        </w:tc>
        <w:tc>
          <w:tcPr>
            <w:tcW w:w="1950" w:type="dxa"/>
            <w:tcBorders>
              <w:top w:val="nil"/>
              <w:left w:val="nil"/>
              <w:bottom w:val="nil"/>
              <w:right w:val="nil"/>
            </w:tcBorders>
          </w:tcPr>
          <w:p w14:paraId="5E1F066F" w14:textId="5CF316B4" w:rsidR="004C1261" w:rsidRPr="004C1261" w:rsidRDefault="004C1261" w:rsidP="004C1261">
            <w:pPr>
              <w:jc w:val="center"/>
              <w:rPr>
                <w:sz w:val="22"/>
                <w:szCs w:val="22"/>
                <w:highlight w:val="yellow"/>
              </w:rPr>
            </w:pPr>
            <w:r w:rsidRPr="004C1261">
              <w:rPr>
                <w:color w:val="000000"/>
                <w:sz w:val="22"/>
                <w:szCs w:val="22"/>
              </w:rPr>
              <w:t>77.52</w:t>
            </w:r>
          </w:p>
        </w:tc>
        <w:tc>
          <w:tcPr>
            <w:tcW w:w="1697" w:type="dxa"/>
            <w:tcBorders>
              <w:top w:val="nil"/>
              <w:left w:val="nil"/>
              <w:bottom w:val="nil"/>
              <w:right w:val="nil"/>
            </w:tcBorders>
          </w:tcPr>
          <w:p w14:paraId="1D4E3B2F" w14:textId="3F783E7F"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nil"/>
              <w:right w:val="single" w:sz="4" w:space="0" w:color="auto"/>
            </w:tcBorders>
          </w:tcPr>
          <w:p w14:paraId="27C2744D" w14:textId="7E839454" w:rsidR="004C1261" w:rsidRPr="004C1261" w:rsidRDefault="004C1261" w:rsidP="004C1261">
            <w:pPr>
              <w:jc w:val="center"/>
              <w:rPr>
                <w:sz w:val="22"/>
                <w:szCs w:val="22"/>
                <w:highlight w:val="yellow"/>
              </w:rPr>
            </w:pPr>
            <w:r w:rsidRPr="004C1261">
              <w:rPr>
                <w:color w:val="000000"/>
                <w:sz w:val="22"/>
                <w:szCs w:val="22"/>
              </w:rPr>
              <w:t>-3.92</w:t>
            </w:r>
          </w:p>
        </w:tc>
        <w:tc>
          <w:tcPr>
            <w:tcW w:w="2178" w:type="dxa"/>
            <w:tcBorders>
              <w:top w:val="nil"/>
              <w:left w:val="single" w:sz="4" w:space="0" w:color="auto"/>
              <w:bottom w:val="nil"/>
              <w:right w:val="nil"/>
            </w:tcBorders>
          </w:tcPr>
          <w:p w14:paraId="64DFEA2C" w14:textId="7CB75973" w:rsidR="004C1261" w:rsidRPr="004C1261" w:rsidRDefault="004C1261" w:rsidP="004C1261">
            <w:pPr>
              <w:jc w:val="center"/>
              <w:rPr>
                <w:sz w:val="22"/>
                <w:szCs w:val="22"/>
                <w:highlight w:val="yellow"/>
              </w:rPr>
            </w:pPr>
            <w:r w:rsidRPr="004C1261">
              <w:rPr>
                <w:color w:val="000000"/>
                <w:sz w:val="22"/>
                <w:szCs w:val="22"/>
              </w:rPr>
              <w:t>41.51</w:t>
            </w:r>
          </w:p>
        </w:tc>
        <w:tc>
          <w:tcPr>
            <w:tcW w:w="2178" w:type="dxa"/>
            <w:tcBorders>
              <w:top w:val="nil"/>
              <w:left w:val="nil"/>
              <w:bottom w:val="nil"/>
              <w:right w:val="single" w:sz="4" w:space="0" w:color="auto"/>
            </w:tcBorders>
          </w:tcPr>
          <w:p w14:paraId="7105AF9E" w14:textId="29526E40" w:rsidR="004C1261" w:rsidRPr="004C1261" w:rsidRDefault="004C1261" w:rsidP="004C1261">
            <w:pPr>
              <w:jc w:val="center"/>
              <w:rPr>
                <w:sz w:val="22"/>
                <w:szCs w:val="22"/>
                <w:highlight w:val="yellow"/>
              </w:rPr>
            </w:pPr>
            <w:r w:rsidRPr="004C1261">
              <w:rPr>
                <w:color w:val="000000"/>
                <w:sz w:val="22"/>
                <w:szCs w:val="22"/>
              </w:rPr>
              <w:t>75.60</w:t>
            </w:r>
          </w:p>
        </w:tc>
      </w:tr>
      <w:tr w:rsidR="004C1261" w14:paraId="6D4D1C4D" w14:textId="77777777" w:rsidTr="00ED2D34">
        <w:trPr>
          <w:gridAfter w:val="1"/>
          <w:wAfter w:w="12" w:type="dxa"/>
          <w:trHeight w:val="436"/>
        </w:trPr>
        <w:tc>
          <w:tcPr>
            <w:tcW w:w="937" w:type="dxa"/>
            <w:tcBorders>
              <w:top w:val="nil"/>
              <w:left w:val="single" w:sz="4" w:space="0" w:color="auto"/>
              <w:bottom w:val="nil"/>
              <w:right w:val="nil"/>
            </w:tcBorders>
          </w:tcPr>
          <w:p w14:paraId="78BB4FAA" w14:textId="504FFB3B" w:rsidR="004C1261" w:rsidRPr="004C1261" w:rsidRDefault="004C1261" w:rsidP="004C1261">
            <w:pPr>
              <w:jc w:val="center"/>
              <w:rPr>
                <w:sz w:val="22"/>
                <w:szCs w:val="22"/>
              </w:rPr>
            </w:pPr>
            <w:r w:rsidRPr="004C1261">
              <w:rPr>
                <w:sz w:val="22"/>
                <w:szCs w:val="22"/>
              </w:rPr>
              <w:t>5</w:t>
            </w:r>
          </w:p>
        </w:tc>
        <w:tc>
          <w:tcPr>
            <w:tcW w:w="923" w:type="dxa"/>
            <w:tcBorders>
              <w:top w:val="nil"/>
              <w:left w:val="nil"/>
              <w:bottom w:val="nil"/>
              <w:right w:val="nil"/>
            </w:tcBorders>
          </w:tcPr>
          <w:p w14:paraId="44EC30B5" w14:textId="2085B4B4"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3657A18F" w14:textId="5A5EAA6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33C3066D" w14:textId="2CF933D6" w:rsidR="004C1261" w:rsidRPr="004C1261" w:rsidRDefault="004C1261" w:rsidP="004C1261">
            <w:pPr>
              <w:jc w:val="center"/>
              <w:rPr>
                <w:sz w:val="22"/>
                <w:szCs w:val="22"/>
              </w:rPr>
            </w:pPr>
            <w:r w:rsidRPr="004C1261">
              <w:rPr>
                <w:sz w:val="22"/>
                <w:szCs w:val="22"/>
              </w:rPr>
              <w:t>5884</w:t>
            </w:r>
          </w:p>
        </w:tc>
        <w:tc>
          <w:tcPr>
            <w:tcW w:w="1950" w:type="dxa"/>
            <w:tcBorders>
              <w:top w:val="nil"/>
              <w:left w:val="nil"/>
              <w:bottom w:val="nil"/>
              <w:right w:val="nil"/>
            </w:tcBorders>
          </w:tcPr>
          <w:p w14:paraId="63B25E2F" w14:textId="74BAD62D" w:rsidR="004C1261" w:rsidRPr="004C1261" w:rsidRDefault="004C1261" w:rsidP="004C1261">
            <w:pPr>
              <w:jc w:val="center"/>
              <w:rPr>
                <w:sz w:val="22"/>
                <w:szCs w:val="22"/>
                <w:highlight w:val="yellow"/>
              </w:rPr>
            </w:pPr>
            <w:r w:rsidRPr="004C1261">
              <w:rPr>
                <w:color w:val="000000"/>
                <w:sz w:val="22"/>
                <w:szCs w:val="22"/>
              </w:rPr>
              <w:t>81.66</w:t>
            </w:r>
          </w:p>
        </w:tc>
        <w:tc>
          <w:tcPr>
            <w:tcW w:w="1697" w:type="dxa"/>
            <w:tcBorders>
              <w:top w:val="nil"/>
              <w:left w:val="nil"/>
              <w:bottom w:val="nil"/>
              <w:right w:val="nil"/>
            </w:tcBorders>
          </w:tcPr>
          <w:p w14:paraId="01AD16E7" w14:textId="03025A91" w:rsidR="004C1261" w:rsidRPr="004C1261" w:rsidRDefault="004C1261" w:rsidP="004C1261">
            <w:pPr>
              <w:jc w:val="center"/>
              <w:rPr>
                <w:sz w:val="22"/>
                <w:szCs w:val="22"/>
                <w:highlight w:val="yellow"/>
              </w:rPr>
            </w:pPr>
            <w:r w:rsidRPr="004C1261">
              <w:rPr>
                <w:color w:val="000000"/>
                <w:sz w:val="22"/>
                <w:szCs w:val="22"/>
              </w:rPr>
              <w:t>0.14</w:t>
            </w:r>
          </w:p>
        </w:tc>
        <w:tc>
          <w:tcPr>
            <w:tcW w:w="1615" w:type="dxa"/>
            <w:tcBorders>
              <w:top w:val="nil"/>
              <w:left w:val="nil"/>
              <w:bottom w:val="nil"/>
              <w:right w:val="single" w:sz="4" w:space="0" w:color="auto"/>
            </w:tcBorders>
          </w:tcPr>
          <w:p w14:paraId="053D29F5" w14:textId="18DE69A2" w:rsidR="004C1261" w:rsidRPr="004C1261" w:rsidRDefault="004C1261" w:rsidP="004C1261">
            <w:pPr>
              <w:jc w:val="center"/>
              <w:rPr>
                <w:sz w:val="22"/>
                <w:szCs w:val="22"/>
                <w:highlight w:val="yellow"/>
              </w:rPr>
            </w:pPr>
            <w:r w:rsidRPr="004C1261">
              <w:rPr>
                <w:color w:val="000000"/>
                <w:sz w:val="22"/>
                <w:szCs w:val="22"/>
              </w:rPr>
              <w:t>-4.73</w:t>
            </w:r>
          </w:p>
        </w:tc>
        <w:tc>
          <w:tcPr>
            <w:tcW w:w="2178" w:type="dxa"/>
            <w:tcBorders>
              <w:top w:val="nil"/>
              <w:left w:val="single" w:sz="4" w:space="0" w:color="auto"/>
              <w:bottom w:val="nil"/>
              <w:right w:val="nil"/>
            </w:tcBorders>
          </w:tcPr>
          <w:p w14:paraId="2B94E4D1" w14:textId="20EF8990" w:rsidR="004C1261" w:rsidRPr="004C1261" w:rsidRDefault="004C1261" w:rsidP="004C1261">
            <w:pPr>
              <w:jc w:val="center"/>
              <w:rPr>
                <w:sz w:val="22"/>
                <w:szCs w:val="22"/>
                <w:highlight w:val="yellow"/>
              </w:rPr>
            </w:pPr>
            <w:r w:rsidRPr="004C1261">
              <w:rPr>
                <w:color w:val="000000"/>
                <w:sz w:val="22"/>
                <w:szCs w:val="22"/>
              </w:rPr>
              <w:t>40.09</w:t>
            </w:r>
          </w:p>
        </w:tc>
        <w:tc>
          <w:tcPr>
            <w:tcW w:w="2178" w:type="dxa"/>
            <w:tcBorders>
              <w:top w:val="nil"/>
              <w:left w:val="nil"/>
              <w:bottom w:val="nil"/>
              <w:right w:val="single" w:sz="4" w:space="0" w:color="auto"/>
            </w:tcBorders>
          </w:tcPr>
          <w:p w14:paraId="45E495A1" w14:textId="5A5C4A2A" w:rsidR="004C1261" w:rsidRPr="004C1261" w:rsidRDefault="004C1261" w:rsidP="004C1261">
            <w:pPr>
              <w:jc w:val="center"/>
              <w:rPr>
                <w:sz w:val="22"/>
                <w:szCs w:val="22"/>
                <w:highlight w:val="yellow"/>
              </w:rPr>
            </w:pPr>
            <w:r w:rsidRPr="004C1261">
              <w:rPr>
                <w:color w:val="000000"/>
                <w:sz w:val="22"/>
                <w:szCs w:val="22"/>
              </w:rPr>
              <w:t>76.78</w:t>
            </w:r>
          </w:p>
        </w:tc>
      </w:tr>
      <w:tr w:rsidR="004C1261" w14:paraId="43247CAB" w14:textId="77777777" w:rsidTr="00ED2D34">
        <w:trPr>
          <w:gridAfter w:val="1"/>
          <w:wAfter w:w="12" w:type="dxa"/>
          <w:trHeight w:val="436"/>
        </w:trPr>
        <w:tc>
          <w:tcPr>
            <w:tcW w:w="937" w:type="dxa"/>
            <w:tcBorders>
              <w:top w:val="nil"/>
              <w:left w:val="single" w:sz="4" w:space="0" w:color="auto"/>
              <w:bottom w:val="single" w:sz="4" w:space="0" w:color="auto"/>
              <w:right w:val="nil"/>
            </w:tcBorders>
          </w:tcPr>
          <w:p w14:paraId="42439582" w14:textId="5482EEDC" w:rsidR="004C1261" w:rsidRPr="004C1261" w:rsidRDefault="004C1261" w:rsidP="004C1261">
            <w:pPr>
              <w:jc w:val="center"/>
              <w:rPr>
                <w:sz w:val="22"/>
                <w:szCs w:val="22"/>
              </w:rPr>
            </w:pPr>
            <w:r w:rsidRPr="004C1261">
              <w:rPr>
                <w:sz w:val="22"/>
                <w:szCs w:val="22"/>
              </w:rPr>
              <w:t>5</w:t>
            </w:r>
          </w:p>
        </w:tc>
        <w:tc>
          <w:tcPr>
            <w:tcW w:w="923" w:type="dxa"/>
            <w:tcBorders>
              <w:top w:val="nil"/>
              <w:left w:val="nil"/>
              <w:bottom w:val="single" w:sz="4" w:space="0" w:color="auto"/>
              <w:right w:val="nil"/>
            </w:tcBorders>
          </w:tcPr>
          <w:p w14:paraId="35CB667B" w14:textId="5BF3392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single" w:sz="4" w:space="0" w:color="auto"/>
              <w:right w:val="nil"/>
            </w:tcBorders>
          </w:tcPr>
          <w:p w14:paraId="0A31FB48" w14:textId="5802B29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single" w:sz="4" w:space="0" w:color="auto"/>
              <w:right w:val="nil"/>
            </w:tcBorders>
          </w:tcPr>
          <w:p w14:paraId="1B37C3F7" w14:textId="1B9241A1" w:rsidR="004C1261" w:rsidRPr="004C1261" w:rsidRDefault="004C1261" w:rsidP="004C1261">
            <w:pPr>
              <w:jc w:val="center"/>
              <w:rPr>
                <w:sz w:val="22"/>
                <w:szCs w:val="22"/>
              </w:rPr>
            </w:pPr>
            <w:r w:rsidRPr="004C1261">
              <w:rPr>
                <w:sz w:val="22"/>
                <w:szCs w:val="22"/>
              </w:rPr>
              <w:t>4607</w:t>
            </w:r>
          </w:p>
        </w:tc>
        <w:tc>
          <w:tcPr>
            <w:tcW w:w="1950" w:type="dxa"/>
            <w:tcBorders>
              <w:top w:val="nil"/>
              <w:left w:val="nil"/>
              <w:bottom w:val="single" w:sz="4" w:space="0" w:color="auto"/>
              <w:right w:val="nil"/>
            </w:tcBorders>
          </w:tcPr>
          <w:p w14:paraId="67E18CD3" w14:textId="3EB76493" w:rsidR="004C1261" w:rsidRPr="004C1261" w:rsidRDefault="004C1261" w:rsidP="004C1261">
            <w:pPr>
              <w:jc w:val="center"/>
              <w:rPr>
                <w:sz w:val="22"/>
                <w:szCs w:val="22"/>
                <w:highlight w:val="yellow"/>
              </w:rPr>
            </w:pPr>
            <w:r w:rsidRPr="004C1261">
              <w:rPr>
                <w:color w:val="000000"/>
                <w:sz w:val="22"/>
                <w:szCs w:val="22"/>
              </w:rPr>
              <w:t>68.25</w:t>
            </w:r>
          </w:p>
        </w:tc>
        <w:tc>
          <w:tcPr>
            <w:tcW w:w="1697" w:type="dxa"/>
            <w:tcBorders>
              <w:top w:val="nil"/>
              <w:left w:val="nil"/>
              <w:bottom w:val="single" w:sz="4" w:space="0" w:color="auto"/>
              <w:right w:val="nil"/>
            </w:tcBorders>
          </w:tcPr>
          <w:p w14:paraId="1E983FC8" w14:textId="0C592AA5"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single" w:sz="4" w:space="0" w:color="auto"/>
              <w:right w:val="single" w:sz="4" w:space="0" w:color="auto"/>
            </w:tcBorders>
          </w:tcPr>
          <w:p w14:paraId="3E0CA72B" w14:textId="27871CEE" w:rsidR="004C1261" w:rsidRPr="004C1261" w:rsidRDefault="004C1261" w:rsidP="004C1261">
            <w:pPr>
              <w:jc w:val="center"/>
              <w:rPr>
                <w:sz w:val="22"/>
                <w:szCs w:val="22"/>
                <w:highlight w:val="yellow"/>
              </w:rPr>
            </w:pPr>
            <w:r w:rsidRPr="004C1261">
              <w:rPr>
                <w:color w:val="000000"/>
                <w:sz w:val="22"/>
                <w:szCs w:val="22"/>
              </w:rPr>
              <w:t>-4.49</w:t>
            </w:r>
          </w:p>
        </w:tc>
        <w:tc>
          <w:tcPr>
            <w:tcW w:w="2178" w:type="dxa"/>
            <w:tcBorders>
              <w:top w:val="nil"/>
              <w:left w:val="single" w:sz="4" w:space="0" w:color="auto"/>
              <w:bottom w:val="single" w:sz="4" w:space="0" w:color="auto"/>
              <w:right w:val="nil"/>
            </w:tcBorders>
          </w:tcPr>
          <w:p w14:paraId="75888987" w14:textId="207D2BA9" w:rsidR="004C1261" w:rsidRPr="004C1261" w:rsidRDefault="004C1261" w:rsidP="004C1261">
            <w:pPr>
              <w:jc w:val="center"/>
              <w:rPr>
                <w:sz w:val="22"/>
                <w:szCs w:val="22"/>
                <w:highlight w:val="yellow"/>
              </w:rPr>
            </w:pPr>
            <w:r w:rsidRPr="004C1261">
              <w:rPr>
                <w:color w:val="000000"/>
                <w:sz w:val="22"/>
                <w:szCs w:val="22"/>
              </w:rPr>
              <w:t>40.21</w:t>
            </w:r>
          </w:p>
        </w:tc>
        <w:tc>
          <w:tcPr>
            <w:tcW w:w="2178" w:type="dxa"/>
            <w:tcBorders>
              <w:top w:val="nil"/>
              <w:left w:val="nil"/>
              <w:bottom w:val="single" w:sz="4" w:space="0" w:color="auto"/>
              <w:right w:val="single" w:sz="4" w:space="0" w:color="auto"/>
            </w:tcBorders>
          </w:tcPr>
          <w:p w14:paraId="31F29AAC" w14:textId="219620F3" w:rsidR="004C1261" w:rsidRPr="004C1261" w:rsidRDefault="004C1261" w:rsidP="004C1261">
            <w:pPr>
              <w:jc w:val="center"/>
              <w:rPr>
                <w:sz w:val="22"/>
                <w:szCs w:val="22"/>
                <w:highlight w:val="yellow"/>
              </w:rPr>
            </w:pPr>
            <w:r w:rsidRPr="004C1261">
              <w:rPr>
                <w:color w:val="000000"/>
                <w:sz w:val="22"/>
                <w:szCs w:val="22"/>
              </w:rPr>
              <w:t>66.82</w:t>
            </w:r>
          </w:p>
        </w:tc>
      </w:tr>
    </w:tbl>
    <w:p w14:paraId="2E1A03F4" w14:textId="64323C8F" w:rsidR="00911AD9" w:rsidRDefault="00E20C70" w:rsidP="00896FAE">
      <w:pPr>
        <w:pStyle w:val="Caption"/>
        <w:spacing w:line="360" w:lineRule="auto"/>
      </w:pPr>
      <w:bookmarkStart w:id="35"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35"/>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r w:rsidRPr="004906F5">
        <w:lastRenderedPageBreak/>
        <w:t>References</w:t>
      </w:r>
    </w:p>
    <w:p w14:paraId="29A9895D" w14:textId="7A3B8CEC" w:rsidR="00F04304" w:rsidRPr="00F04304" w:rsidRDefault="00BB02E4" w:rsidP="00F0430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F04304" w:rsidRPr="00F0430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07773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01768A2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DFO, 2016. A Revised Operating Model for Sablefish (Anoplopoma Fimbria) in British Columbia, Canada.</w:t>
      </w:r>
    </w:p>
    <w:p w14:paraId="3B9E9A9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Echave, K.B., Hanselman, D.H., Adkison, M.D., Sigler, M.F., 2012. Interdecadal Change in Growth of Sablefish (</w:t>
      </w:r>
      <w:r w:rsidRPr="00F04304">
        <w:rPr>
          <w:i/>
          <w:iCs/>
          <w:noProof/>
        </w:rPr>
        <w:t>Anoplopoma fimbria</w:t>
      </w:r>
      <w:r w:rsidRPr="00F04304">
        <w:rPr>
          <w:noProof/>
        </w:rPr>
        <w:t>) in the Northeast Pacific Ocean. Fish. Bull. 110, 361–374.</w:t>
      </w:r>
    </w:p>
    <w:p w14:paraId="4E9E457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ertseva, V., Matson, S.E., Cope, J., 2017. Spatial growth variability in marine fish: Example from Northeast Pacific groundfish. ICES J. Mar. Sci. 74, 1602–1613. https://doi.org/10.1093/icesjms/fsx016</w:t>
      </w:r>
    </w:p>
    <w:p w14:paraId="28DBAFA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uthery, F.S., Burnham, K.P., Anderson, D.R., 2003. Model Selection and Multimodel Inference: A Practical Information-Theoretic Approach. J. Wildl. Manage. https://doi.org/10.2307/3802723</w:t>
      </w:r>
    </w:p>
    <w:p w14:paraId="0EEEC08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Heifetz, J., Echave, K.B., Dressel, S.C., Jech, J.M., 2015. Move it or lose it: movement and mortality of sablefish tagged in Alaska. Can. J. Fish. Aquat. Sci. 72, 238–251. https://doi.org/10.1139/cjfas-2014-0251</w:t>
      </w:r>
    </w:p>
    <w:p w14:paraId="785D0EF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Lunsford, C.R., Rodgveller, C.J., 2017. Assessment of the sablefish stock in Alaska in 2017. Stock Assess. Fish. Eval. Rep. Groundf. Resour. Gulf Alaska 576–717.</w:t>
      </w:r>
    </w:p>
    <w:p w14:paraId="25136F8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urst, T.P., Abookire, A.A., 2006. Temporal and spatial variation in potential and realized growth rates of age-0 year northern rock sole. J. Fish Biol. 68, 905–919. https://doi.org/10.1111/j.0022-1112.2006.00985.x</w:t>
      </w:r>
    </w:p>
    <w:p w14:paraId="75AB1DA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lastRenderedPageBreak/>
        <w:t>James, M.K., Armsworth, P.R., Mason, L.B., Bode, L., 2002. The structure of reef fish metapopulations: modelling larval dispersal and retention patterns. Proc. Biol. Sci. 269, 2079–2086. https://doi.org/10.1098/rspb.2002.2128</w:t>
      </w:r>
    </w:p>
    <w:p w14:paraId="409DA10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Jasonowicz, A.J., Goetz, F.W., Goetz, G.W., Nichols, K.M., 2017. Love the one you’re with: genomic evidence of panmixia in the sablefish ( </w:t>
      </w:r>
      <w:r w:rsidRPr="00F04304">
        <w:rPr>
          <w:i/>
          <w:iCs/>
          <w:noProof/>
        </w:rPr>
        <w:t>Anoplopoma fimbria</w:t>
      </w:r>
      <w:r w:rsidRPr="00F04304">
        <w:rPr>
          <w:noProof/>
        </w:rPr>
        <w:t xml:space="preserve"> ). Can. J. Fish. Aquat. Sci. 74, 377–387. https://doi.org/10.1139/cjfas-2016-0012</w:t>
      </w:r>
    </w:p>
    <w:p w14:paraId="7A377211"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Johnson, K.F., Rudd, M.B., Pons, M., Akselrud, C.A., Lee, Q., Haltuch, M.A., Hamel, O.S., 2015. Status of the U.S. sablefish resource in 2015.</w:t>
      </w:r>
    </w:p>
    <w:p w14:paraId="3C1FDEE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ing, J.R., McFarlane, G.A., Beamish, R.J., 2001. Incorporating the dynamics of marine systems into the stock assessment and management of sablefish. Prog. Oceanogr. 49, 619–639. https://doi.org/10.1016/S0079-6611(01)00044-1</w:t>
      </w:r>
    </w:p>
    <w:p w14:paraId="2DB8018A"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ristensen, K., Nielsen, A., Berg, C., Skaug, H., Bell, B., 2016. TMB: Automatic Differentiation and Laplace Approximation. ournal Stat. Softw. 70, 1–21. https://doi.org/10.18637/jss.v070.i05</w:t>
      </w:r>
    </w:p>
    <w:p w14:paraId="071FE40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ason, J.C., Beamish, R.J., McFarlane, G.A., 1983. Sexual Maturity, Fecundity, Spawning, and Early Life History of Sablefish ( Anoplopoma fimbria ) off the Pacific Coast of Canada. Can. J. Fish. Aquat. Sci. https://doi.org/10.1139/f83-247</w:t>
      </w:r>
    </w:p>
    <w:p w14:paraId="6D7A97C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cDevitt, M., 1990. Growth Analysis of Sablefish From Mark-Recapture Data From the Northeast Pacific. University of Washington.</w:t>
      </w:r>
    </w:p>
    <w:p w14:paraId="131EC8C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Punt, A.E., 2003. The performance of a size-structured stock assessment method in the face of spatial heterogeneity in growth. Fish. Res. 65, 391–409. https://doi.org/10.1016/j.fishres.2003.09.028</w:t>
      </w:r>
    </w:p>
    <w:p w14:paraId="1F0A29D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 Development Core Team, R., 2011. R: A Language and Environment for Statistical Computing, R Foundation for Statistical Computing. https://doi.org/10.1007/978-3-540-74686-7</w:t>
      </w:r>
    </w:p>
    <w:p w14:paraId="63F37D2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icker, W., 1969. Effects of size-selective mortality and sampling bias on estimates of growth, mortality, production and yield. J. Fish. Res. Board Canada. https://doi.org/10.1139/f69-051</w:t>
      </w:r>
    </w:p>
    <w:p w14:paraId="0F1665BE"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lastRenderedPageBreak/>
        <w:t>Rodionov, S., Overland, J.E., 2005. Application of a sequential regime shift detection method to the Bering Sea ecosystem. ICES J. Mar. Sci. 62, 328–332. https://doi.org/10.1016/j.icesjms.2005.01.013</w:t>
      </w:r>
    </w:p>
    <w:p w14:paraId="6949F28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odionov, S.N., 2004. A sequential algorithm for testing climate regime shifts. Geophys. Res. Lett. 31, 2–5. https://doi.org/10.1029/2004GL019448</w:t>
      </w:r>
    </w:p>
    <w:p w14:paraId="54EB04D5"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chnute, J., 1981. A Versatile Growth Model with Statistically Stable Parameters. Can. J. Fish. Aquat. Sci. 38, 1128–1140. https://doi.org/10.1139/f81-153</w:t>
      </w:r>
    </w:p>
    <w:p w14:paraId="572531A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hotwell, S.K., Hanselman, D.H., Belkin, I.M., 2014. Toward biophysical synergy: Investigating advection along the Polar Front to identify factors influencing Alaska sablefish recruitment. Deep. Res. Part II 107, 40–53. https://doi.org/10.1016/j.dsr2.2012.08.024</w:t>
      </w:r>
    </w:p>
    <w:p w14:paraId="48EE981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impson, G.L., 2018. Modelling palaeoecological time series using generalized additive models. bioRxiv. https://doi.org/10.1101/322248</w:t>
      </w:r>
    </w:p>
    <w:p w14:paraId="044D0AE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Essington, T.E., Branch, T.A., Haltuch, M.A., Hollowed, A.B., Spencer, P.D., 2015. A state-space approach for detecting growth variation and application to North Pacific groundfish. Can. J. Fish. Aquat. Sci. 72, 1316–1328. https://doi.org/10.1139/cjfas-2014-0558</w:t>
      </w:r>
    </w:p>
    <w:p w14:paraId="1AA7753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548952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aylor, B.M., Brandl, S.J., Kapur, M., Robbins, W.D., Johnson, G., Huveneers, C., Renaud, P., Choat, J.H., 2018. Bottom-up processes mediated by social systems drive demographic traits of coral-reef fishes. Ecology 99, 642–651. https://doi.org/10.1002/ecy.2127</w:t>
      </w:r>
    </w:p>
    <w:p w14:paraId="6C8EA84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2019a. Guidance for decisions using the Vector Autoregressive Spatio-Temporal (VAST) package in stock, ecosystem, habitat and climate assessments. Fish. Res. 210, 143–161. https://doi.org/10.1016/j.fishres.2018.10.013</w:t>
      </w:r>
    </w:p>
    <w:p w14:paraId="37DB4F1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Thorson, J.T., 2019b. Guidance for decisions using the Vector Autoregressive Spatio-Temporal (VAST) package in stock, ecosystem, habitat and climate assessments. Fish. Res. </w:t>
      </w:r>
      <w:r w:rsidRPr="00F04304">
        <w:rPr>
          <w:noProof/>
        </w:rPr>
        <w:lastRenderedPageBreak/>
        <w:t>https://doi.org/10.1016/j.fishres.2018.10.013</w:t>
      </w:r>
    </w:p>
    <w:p w14:paraId="7376EDC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Skaug, H.J., Kristensen, K., Shelton, A.O., Ward, E.J., Harms, J.H., Benante, J.A., Inouye, B.D., 2015. The importance of spatial models for estimating the strength of density dependence. Ecology 96, 1202–1212. https://doi.org/10.1890/14-0739.1</w:t>
      </w:r>
    </w:p>
    <w:p w14:paraId="348C571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von Bertalanffy, L., 1957. Quantitative Laws in Metabolism and Growth. Q. Rev. Biol. https://doi.org/10.1086/401873</w:t>
      </w:r>
    </w:p>
    <w:p w14:paraId="06F4D92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 w:date="2019-02-05T21:12:00Z" w:initials=".">
    <w:p w14:paraId="7D190839" w14:textId="7B222504" w:rsidR="00432FC3" w:rsidRDefault="00432FC3">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9" w:author="Maia Kapur" w:date="2019-04-05T17:30:00Z" w:initials="MK">
    <w:p w14:paraId="193F6FA0" w14:textId="219DC3BB" w:rsidR="00432FC3" w:rsidRDefault="00432FC3">
      <w:pPr>
        <w:pStyle w:val="CommentText"/>
      </w:pPr>
      <w:r>
        <w:rPr>
          <w:rStyle w:val="CommentReference"/>
        </w:rPr>
        <w:annotationRef/>
      </w:r>
      <w:r>
        <w:t>Not clear where you mean to put this</w:t>
      </w:r>
    </w:p>
  </w:comment>
  <w:comment w:id="11" w:author="Maia Kapur" w:date="2019-04-05T18:11:00Z" w:initials="MK">
    <w:p w14:paraId="7FDBBF85" w14:textId="02B9A34C" w:rsidR="00432FC3" w:rsidRDefault="00432FC3">
      <w:pPr>
        <w:pStyle w:val="CommentText"/>
      </w:pPr>
      <w:r>
        <w:rPr>
          <w:rStyle w:val="CommentReference"/>
        </w:rPr>
        <w:annotationRef/>
      </w:r>
      <w:r>
        <w:t>Help w citation for this?</w:t>
      </w:r>
    </w:p>
  </w:comment>
  <w:comment w:id="12" w:author="." w:date="2019-02-05T21:12:00Z" w:initials=".">
    <w:p w14:paraId="75A21123" w14:textId="3F5CD472" w:rsidR="00432FC3" w:rsidRDefault="00432FC3">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28" w:author="Maia Kapur" w:date="2019-04-03T17:11:00Z" w:initials="MK">
    <w:p w14:paraId="3297E7EB" w14:textId="6AD95BEC" w:rsidR="00A71419" w:rsidRDefault="00A71419">
      <w:pPr>
        <w:pStyle w:val="CommentText"/>
      </w:pPr>
      <w:r>
        <w:rPr>
          <w:rStyle w:val="CommentReference"/>
        </w:rPr>
        <w:annotationRef/>
      </w:r>
      <w:r>
        <w:t xml:space="preserve">This presents the same information as the </w:t>
      </w:r>
      <w:proofErr w:type="spellStart"/>
      <w:r>
        <w:t>barchart</w:t>
      </w:r>
      <w:proofErr w:type="spellEnd"/>
      <w:r>
        <w:t xml:space="preserve"> – let me know if we should retain both</w:t>
      </w:r>
    </w:p>
  </w:comment>
  <w:comment w:id="32" w:author="." w:date="2019-02-05T21:12:00Z" w:initials=".">
    <w:p w14:paraId="0FB86005" w14:textId="6CF774EF" w:rsidR="00432FC3" w:rsidRDefault="00432FC3">
      <w:pPr>
        <w:pStyle w:val="CommentText"/>
      </w:pPr>
      <w:r>
        <w:rPr>
          <w:rStyle w:val="CommentReference"/>
        </w:rPr>
        <w:annotationRef/>
      </w:r>
      <w:r>
        <w:t>You can get these directly from the report file as well.</w:t>
      </w:r>
    </w:p>
  </w:comment>
  <w:comment w:id="33" w:author="." w:date="2019-02-05T21:12:00Z" w:initials=".">
    <w:p w14:paraId="6C4DF04E" w14:textId="3CD50B55" w:rsidR="00432FC3" w:rsidRDefault="00432FC3">
      <w:pPr>
        <w:pStyle w:val="CommentText"/>
      </w:pPr>
      <w:r>
        <w:rPr>
          <w:rStyle w:val="CommentReference"/>
        </w:rPr>
        <w:annotationRef/>
      </w:r>
      <w:r>
        <w:t>I would add the estimated values from your study to this table as well. Also adding the SS parameterization values could be useful.</w:t>
      </w:r>
    </w:p>
  </w:comment>
  <w:comment w:id="34" w:author="Maia Kapur" w:date="2019-04-05T08:14:00Z" w:initials="MK">
    <w:p w14:paraId="6BB74E6E" w14:textId="306D1F76" w:rsidR="00432FC3" w:rsidRDefault="00432FC3">
      <w:pPr>
        <w:pStyle w:val="CommentText"/>
      </w:pPr>
      <w:r>
        <w:rPr>
          <w:rStyle w:val="CommentReference"/>
        </w:rPr>
        <w:annotationRef/>
      </w:r>
      <w:r>
        <w:t>Great – since we split into many regions I will add as separat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190839" w15:done="0"/>
  <w15:commentEx w15:paraId="193F6FA0" w15:paraIdParent="7D190839" w15:done="0"/>
  <w15:commentEx w15:paraId="7FDBBF85" w15:done="0"/>
  <w15:commentEx w15:paraId="75A21123" w15:done="0"/>
  <w15:commentEx w15:paraId="3297E7EB" w15:done="0"/>
  <w15:commentEx w15:paraId="0FB86005" w15:done="0"/>
  <w15:commentEx w15:paraId="6C4DF04E" w15:done="0"/>
  <w15:commentEx w15:paraId="6BB74E6E" w15:paraIdParent="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DBBF85" w16cid:durableId="205218E3"/>
  <w16cid:commentId w16cid:paraId="75A21123" w16cid:durableId="200BCCBC"/>
  <w16cid:commentId w16cid:paraId="3297E7EB" w16cid:durableId="204F67BC"/>
  <w16cid:commentId w16cid:paraId="0FB86005" w16cid:durableId="200BCCBF"/>
  <w16cid:commentId w16cid:paraId="6C4DF04E" w16cid:durableId="200BCCC0"/>
  <w16cid:commentId w16cid:paraId="6BB74E6E" w16cid:durableId="20518C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D9838F" w14:textId="77777777" w:rsidR="003918D8" w:rsidRDefault="003918D8" w:rsidP="00F50131">
      <w:pPr>
        <w:spacing w:after="0" w:line="240" w:lineRule="auto"/>
      </w:pPr>
      <w:r>
        <w:separator/>
      </w:r>
    </w:p>
  </w:endnote>
  <w:endnote w:type="continuationSeparator" w:id="0">
    <w:p w14:paraId="4C62C028" w14:textId="77777777" w:rsidR="003918D8" w:rsidRDefault="003918D8"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4F49876D" w:rsidR="00432FC3" w:rsidRDefault="00432FC3">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432FC3" w:rsidRDefault="00432F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432FC3" w:rsidRDefault="00432FC3">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432FC3" w:rsidRDefault="00432F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AB7AD" w14:textId="77777777" w:rsidR="003918D8" w:rsidRDefault="003918D8" w:rsidP="00F50131">
      <w:pPr>
        <w:spacing w:after="0" w:line="240" w:lineRule="auto"/>
      </w:pPr>
      <w:r>
        <w:separator/>
      </w:r>
    </w:p>
  </w:footnote>
  <w:footnote w:type="continuationSeparator" w:id="0">
    <w:p w14:paraId="1C795038" w14:textId="77777777" w:rsidR="003918D8" w:rsidRDefault="003918D8"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51E7E"/>
    <w:rsid w:val="000532F3"/>
    <w:rsid w:val="00054CB8"/>
    <w:rsid w:val="0005545E"/>
    <w:rsid w:val="00055CBF"/>
    <w:rsid w:val="000576D6"/>
    <w:rsid w:val="00062352"/>
    <w:rsid w:val="00064049"/>
    <w:rsid w:val="0006425B"/>
    <w:rsid w:val="000645CA"/>
    <w:rsid w:val="0006514B"/>
    <w:rsid w:val="00072BEE"/>
    <w:rsid w:val="00081261"/>
    <w:rsid w:val="00081EE8"/>
    <w:rsid w:val="000A10CF"/>
    <w:rsid w:val="000A4F0B"/>
    <w:rsid w:val="000B0FA0"/>
    <w:rsid w:val="000B4A0E"/>
    <w:rsid w:val="000B4B1F"/>
    <w:rsid w:val="000B69FD"/>
    <w:rsid w:val="000C2205"/>
    <w:rsid w:val="000C31F1"/>
    <w:rsid w:val="000C6B26"/>
    <w:rsid w:val="000D2048"/>
    <w:rsid w:val="000D36AA"/>
    <w:rsid w:val="000D42C3"/>
    <w:rsid w:val="000E082B"/>
    <w:rsid w:val="000E651C"/>
    <w:rsid w:val="000F0C3E"/>
    <w:rsid w:val="000F3E6A"/>
    <w:rsid w:val="0010015D"/>
    <w:rsid w:val="00101143"/>
    <w:rsid w:val="001011A0"/>
    <w:rsid w:val="00101B12"/>
    <w:rsid w:val="00101B63"/>
    <w:rsid w:val="00101D8E"/>
    <w:rsid w:val="00105775"/>
    <w:rsid w:val="00107177"/>
    <w:rsid w:val="0011113B"/>
    <w:rsid w:val="001127D8"/>
    <w:rsid w:val="00113A0A"/>
    <w:rsid w:val="00114FC5"/>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52E5"/>
    <w:rsid w:val="00206327"/>
    <w:rsid w:val="002073D8"/>
    <w:rsid w:val="00207531"/>
    <w:rsid w:val="00212215"/>
    <w:rsid w:val="00212B1C"/>
    <w:rsid w:val="002151D9"/>
    <w:rsid w:val="00217CF2"/>
    <w:rsid w:val="00220F04"/>
    <w:rsid w:val="0022377B"/>
    <w:rsid w:val="002239EF"/>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CAD"/>
    <w:rsid w:val="00260039"/>
    <w:rsid w:val="002600CC"/>
    <w:rsid w:val="00262084"/>
    <w:rsid w:val="002628A6"/>
    <w:rsid w:val="0026588C"/>
    <w:rsid w:val="00273DF8"/>
    <w:rsid w:val="00274FD3"/>
    <w:rsid w:val="00276042"/>
    <w:rsid w:val="00276779"/>
    <w:rsid w:val="00281B2C"/>
    <w:rsid w:val="002866F4"/>
    <w:rsid w:val="00287B91"/>
    <w:rsid w:val="00291BC9"/>
    <w:rsid w:val="00291EEB"/>
    <w:rsid w:val="00297019"/>
    <w:rsid w:val="002A1D4D"/>
    <w:rsid w:val="002A420E"/>
    <w:rsid w:val="002A7BD5"/>
    <w:rsid w:val="002B12E4"/>
    <w:rsid w:val="002B12EC"/>
    <w:rsid w:val="002B159B"/>
    <w:rsid w:val="002B2781"/>
    <w:rsid w:val="002B36AF"/>
    <w:rsid w:val="002B485F"/>
    <w:rsid w:val="002B78B9"/>
    <w:rsid w:val="002C0447"/>
    <w:rsid w:val="002C19CF"/>
    <w:rsid w:val="002C6E0C"/>
    <w:rsid w:val="002D1062"/>
    <w:rsid w:val="002D152E"/>
    <w:rsid w:val="002D188C"/>
    <w:rsid w:val="002D4639"/>
    <w:rsid w:val="002D7F20"/>
    <w:rsid w:val="002E02EB"/>
    <w:rsid w:val="002E1DDC"/>
    <w:rsid w:val="002E3E62"/>
    <w:rsid w:val="002E7B51"/>
    <w:rsid w:val="002F43F1"/>
    <w:rsid w:val="0030040E"/>
    <w:rsid w:val="00304135"/>
    <w:rsid w:val="003057E6"/>
    <w:rsid w:val="00305832"/>
    <w:rsid w:val="003071B2"/>
    <w:rsid w:val="00310C1A"/>
    <w:rsid w:val="0031135F"/>
    <w:rsid w:val="00311F47"/>
    <w:rsid w:val="00320B89"/>
    <w:rsid w:val="003219D9"/>
    <w:rsid w:val="0032228C"/>
    <w:rsid w:val="003223FA"/>
    <w:rsid w:val="00322C06"/>
    <w:rsid w:val="00322DAC"/>
    <w:rsid w:val="00330BD9"/>
    <w:rsid w:val="003313E9"/>
    <w:rsid w:val="00332024"/>
    <w:rsid w:val="00333E80"/>
    <w:rsid w:val="00333FDA"/>
    <w:rsid w:val="003368A1"/>
    <w:rsid w:val="003418AD"/>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90CEC"/>
    <w:rsid w:val="003918D8"/>
    <w:rsid w:val="00392042"/>
    <w:rsid w:val="00395F82"/>
    <w:rsid w:val="003A11B9"/>
    <w:rsid w:val="003A76DA"/>
    <w:rsid w:val="003B2383"/>
    <w:rsid w:val="003B4E84"/>
    <w:rsid w:val="003B7477"/>
    <w:rsid w:val="003C031E"/>
    <w:rsid w:val="003C13A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8D8"/>
    <w:rsid w:val="004D0927"/>
    <w:rsid w:val="004D2F33"/>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E17"/>
    <w:rsid w:val="00511A2F"/>
    <w:rsid w:val="00513905"/>
    <w:rsid w:val="00514549"/>
    <w:rsid w:val="00514739"/>
    <w:rsid w:val="00517735"/>
    <w:rsid w:val="00531519"/>
    <w:rsid w:val="00533635"/>
    <w:rsid w:val="005443E0"/>
    <w:rsid w:val="005453B8"/>
    <w:rsid w:val="0054799E"/>
    <w:rsid w:val="00551B60"/>
    <w:rsid w:val="0055586B"/>
    <w:rsid w:val="00555EB1"/>
    <w:rsid w:val="005624A6"/>
    <w:rsid w:val="0056300A"/>
    <w:rsid w:val="00563C56"/>
    <w:rsid w:val="00564486"/>
    <w:rsid w:val="00565467"/>
    <w:rsid w:val="0057075F"/>
    <w:rsid w:val="005742CD"/>
    <w:rsid w:val="005746C7"/>
    <w:rsid w:val="0057578D"/>
    <w:rsid w:val="00575CEA"/>
    <w:rsid w:val="005816B1"/>
    <w:rsid w:val="00581778"/>
    <w:rsid w:val="005866AE"/>
    <w:rsid w:val="00586BBE"/>
    <w:rsid w:val="0059154F"/>
    <w:rsid w:val="00591FF0"/>
    <w:rsid w:val="005937F2"/>
    <w:rsid w:val="0059460E"/>
    <w:rsid w:val="00594F68"/>
    <w:rsid w:val="00597517"/>
    <w:rsid w:val="005A0B2F"/>
    <w:rsid w:val="005A19AC"/>
    <w:rsid w:val="005A2F0F"/>
    <w:rsid w:val="005A39D0"/>
    <w:rsid w:val="005B4E96"/>
    <w:rsid w:val="005B623D"/>
    <w:rsid w:val="005B6CE5"/>
    <w:rsid w:val="005B70FF"/>
    <w:rsid w:val="005C020F"/>
    <w:rsid w:val="005C1C7E"/>
    <w:rsid w:val="005C3972"/>
    <w:rsid w:val="005C67E6"/>
    <w:rsid w:val="005C6AE3"/>
    <w:rsid w:val="005D095D"/>
    <w:rsid w:val="005D1F29"/>
    <w:rsid w:val="005D279D"/>
    <w:rsid w:val="005D4DA3"/>
    <w:rsid w:val="005E0FFF"/>
    <w:rsid w:val="005F0B48"/>
    <w:rsid w:val="005F254B"/>
    <w:rsid w:val="005F55A2"/>
    <w:rsid w:val="005F5637"/>
    <w:rsid w:val="005F61EE"/>
    <w:rsid w:val="00612667"/>
    <w:rsid w:val="00615029"/>
    <w:rsid w:val="00616824"/>
    <w:rsid w:val="00623282"/>
    <w:rsid w:val="0062357A"/>
    <w:rsid w:val="00624211"/>
    <w:rsid w:val="00624B17"/>
    <w:rsid w:val="006264A4"/>
    <w:rsid w:val="00627092"/>
    <w:rsid w:val="00632139"/>
    <w:rsid w:val="0063752C"/>
    <w:rsid w:val="00642D5E"/>
    <w:rsid w:val="00642E3F"/>
    <w:rsid w:val="006478EB"/>
    <w:rsid w:val="00647FF6"/>
    <w:rsid w:val="00655F5F"/>
    <w:rsid w:val="00656B62"/>
    <w:rsid w:val="006610ED"/>
    <w:rsid w:val="00661E95"/>
    <w:rsid w:val="00662741"/>
    <w:rsid w:val="0067044E"/>
    <w:rsid w:val="00672DDF"/>
    <w:rsid w:val="00674D52"/>
    <w:rsid w:val="00675625"/>
    <w:rsid w:val="00677B4D"/>
    <w:rsid w:val="00681741"/>
    <w:rsid w:val="00683D81"/>
    <w:rsid w:val="00687194"/>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560E"/>
    <w:rsid w:val="006D5924"/>
    <w:rsid w:val="006D6090"/>
    <w:rsid w:val="006D6165"/>
    <w:rsid w:val="006E0EB2"/>
    <w:rsid w:val="006E2C2C"/>
    <w:rsid w:val="006E7F19"/>
    <w:rsid w:val="006F249A"/>
    <w:rsid w:val="00702273"/>
    <w:rsid w:val="00707024"/>
    <w:rsid w:val="00707751"/>
    <w:rsid w:val="00707C59"/>
    <w:rsid w:val="00712DA0"/>
    <w:rsid w:val="00712F36"/>
    <w:rsid w:val="00713CA2"/>
    <w:rsid w:val="007145FD"/>
    <w:rsid w:val="007168B1"/>
    <w:rsid w:val="007200B4"/>
    <w:rsid w:val="00725F8A"/>
    <w:rsid w:val="0073221D"/>
    <w:rsid w:val="007426FC"/>
    <w:rsid w:val="00751302"/>
    <w:rsid w:val="00756B5F"/>
    <w:rsid w:val="00757002"/>
    <w:rsid w:val="00761C2B"/>
    <w:rsid w:val="007650C2"/>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5D78"/>
    <w:rsid w:val="007C5DE5"/>
    <w:rsid w:val="007D1370"/>
    <w:rsid w:val="007D19A2"/>
    <w:rsid w:val="007D25E8"/>
    <w:rsid w:val="007D5FD4"/>
    <w:rsid w:val="007E68BB"/>
    <w:rsid w:val="007E759C"/>
    <w:rsid w:val="007E7B4A"/>
    <w:rsid w:val="007E7F43"/>
    <w:rsid w:val="007F2E22"/>
    <w:rsid w:val="007F51DE"/>
    <w:rsid w:val="007F7701"/>
    <w:rsid w:val="00800100"/>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45B83"/>
    <w:rsid w:val="00845D2A"/>
    <w:rsid w:val="0084759D"/>
    <w:rsid w:val="00850AF1"/>
    <w:rsid w:val="00850F85"/>
    <w:rsid w:val="00853E77"/>
    <w:rsid w:val="008567BF"/>
    <w:rsid w:val="0085796C"/>
    <w:rsid w:val="00862408"/>
    <w:rsid w:val="00862D4F"/>
    <w:rsid w:val="00863DF7"/>
    <w:rsid w:val="008719C6"/>
    <w:rsid w:val="00871B3A"/>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7B88"/>
    <w:rsid w:val="009D3309"/>
    <w:rsid w:val="009E0898"/>
    <w:rsid w:val="009E361C"/>
    <w:rsid w:val="009E402C"/>
    <w:rsid w:val="009E6008"/>
    <w:rsid w:val="009F0300"/>
    <w:rsid w:val="009F1890"/>
    <w:rsid w:val="009F1AA9"/>
    <w:rsid w:val="009F5D8A"/>
    <w:rsid w:val="009F68F2"/>
    <w:rsid w:val="009F78DF"/>
    <w:rsid w:val="00A025ED"/>
    <w:rsid w:val="00A03831"/>
    <w:rsid w:val="00A04F68"/>
    <w:rsid w:val="00A0545B"/>
    <w:rsid w:val="00A073B6"/>
    <w:rsid w:val="00A076F1"/>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E31"/>
    <w:rsid w:val="00B22F5E"/>
    <w:rsid w:val="00B23510"/>
    <w:rsid w:val="00B24C55"/>
    <w:rsid w:val="00B27FEE"/>
    <w:rsid w:val="00B303A7"/>
    <w:rsid w:val="00B30926"/>
    <w:rsid w:val="00B34995"/>
    <w:rsid w:val="00B350F8"/>
    <w:rsid w:val="00B40272"/>
    <w:rsid w:val="00B41546"/>
    <w:rsid w:val="00B4189A"/>
    <w:rsid w:val="00B4245B"/>
    <w:rsid w:val="00B4317E"/>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2748"/>
    <w:rsid w:val="00B834E2"/>
    <w:rsid w:val="00B84EEF"/>
    <w:rsid w:val="00B8591D"/>
    <w:rsid w:val="00B90467"/>
    <w:rsid w:val="00B91A35"/>
    <w:rsid w:val="00B91B45"/>
    <w:rsid w:val="00B91C24"/>
    <w:rsid w:val="00B94D25"/>
    <w:rsid w:val="00B9623A"/>
    <w:rsid w:val="00B96D87"/>
    <w:rsid w:val="00BB02E4"/>
    <w:rsid w:val="00BB0FD7"/>
    <w:rsid w:val="00BB7E4C"/>
    <w:rsid w:val="00BC119C"/>
    <w:rsid w:val="00BC2A1A"/>
    <w:rsid w:val="00BC4226"/>
    <w:rsid w:val="00BD06D8"/>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891"/>
    <w:rsid w:val="00C171D8"/>
    <w:rsid w:val="00C17C15"/>
    <w:rsid w:val="00C17F5C"/>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F0B"/>
    <w:rsid w:val="00C5457E"/>
    <w:rsid w:val="00C56542"/>
    <w:rsid w:val="00C576FF"/>
    <w:rsid w:val="00C61A6B"/>
    <w:rsid w:val="00C65F22"/>
    <w:rsid w:val="00C6606C"/>
    <w:rsid w:val="00C700C7"/>
    <w:rsid w:val="00C7661B"/>
    <w:rsid w:val="00C778A2"/>
    <w:rsid w:val="00C82C3C"/>
    <w:rsid w:val="00C8377A"/>
    <w:rsid w:val="00C85DA0"/>
    <w:rsid w:val="00C87747"/>
    <w:rsid w:val="00C87B6A"/>
    <w:rsid w:val="00C91C53"/>
    <w:rsid w:val="00C9472F"/>
    <w:rsid w:val="00CA2D51"/>
    <w:rsid w:val="00CA2D55"/>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5A0E"/>
    <w:rsid w:val="00D57C1C"/>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60C"/>
    <w:rsid w:val="00DB4EBF"/>
    <w:rsid w:val="00DB5769"/>
    <w:rsid w:val="00DB6987"/>
    <w:rsid w:val="00DB6C27"/>
    <w:rsid w:val="00DB73DC"/>
    <w:rsid w:val="00DC1E7D"/>
    <w:rsid w:val="00DC249D"/>
    <w:rsid w:val="00DC2699"/>
    <w:rsid w:val="00DC2CFC"/>
    <w:rsid w:val="00DC591D"/>
    <w:rsid w:val="00DC5CC5"/>
    <w:rsid w:val="00DD63A2"/>
    <w:rsid w:val="00DD6D0D"/>
    <w:rsid w:val="00DE448A"/>
    <w:rsid w:val="00DF03FD"/>
    <w:rsid w:val="00DF076A"/>
    <w:rsid w:val="00DF1D91"/>
    <w:rsid w:val="00DF246C"/>
    <w:rsid w:val="00DF3DC4"/>
    <w:rsid w:val="00DF4725"/>
    <w:rsid w:val="00DF7A11"/>
    <w:rsid w:val="00E022D1"/>
    <w:rsid w:val="00E03CCB"/>
    <w:rsid w:val="00E04E95"/>
    <w:rsid w:val="00E0587C"/>
    <w:rsid w:val="00E05953"/>
    <w:rsid w:val="00E06754"/>
    <w:rsid w:val="00E06A5A"/>
    <w:rsid w:val="00E119C9"/>
    <w:rsid w:val="00E11D94"/>
    <w:rsid w:val="00E11EFB"/>
    <w:rsid w:val="00E15DF3"/>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33E5"/>
    <w:rsid w:val="00EF214D"/>
    <w:rsid w:val="00EF4D74"/>
    <w:rsid w:val="00EF7684"/>
    <w:rsid w:val="00F0163E"/>
    <w:rsid w:val="00F01C40"/>
    <w:rsid w:val="00F04304"/>
    <w:rsid w:val="00F04534"/>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40060"/>
    <w:rsid w:val="00F44969"/>
    <w:rsid w:val="00F44B12"/>
    <w:rsid w:val="00F46C6D"/>
    <w:rsid w:val="00F50131"/>
    <w:rsid w:val="00F502D0"/>
    <w:rsid w:val="00F5067E"/>
    <w:rsid w:val="00F521CD"/>
    <w:rsid w:val="00F5448F"/>
    <w:rsid w:val="00F54EAA"/>
    <w:rsid w:val="00F65EE9"/>
    <w:rsid w:val="00F66EB8"/>
    <w:rsid w:val="00F676E3"/>
    <w:rsid w:val="00F70916"/>
    <w:rsid w:val="00F71D02"/>
    <w:rsid w:val="00F75BC7"/>
    <w:rsid w:val="00F76757"/>
    <w:rsid w:val="00F77ACF"/>
    <w:rsid w:val="00F80A7B"/>
    <w:rsid w:val="00F82A07"/>
    <w:rsid w:val="00F82EB2"/>
    <w:rsid w:val="00F86C07"/>
    <w:rsid w:val="00F91040"/>
    <w:rsid w:val="00F919FB"/>
    <w:rsid w:val="00F91AA8"/>
    <w:rsid w:val="00F92D25"/>
    <w:rsid w:val="00F93C67"/>
    <w:rsid w:val="00F94063"/>
    <w:rsid w:val="00F96E2F"/>
    <w:rsid w:val="00F97AC5"/>
    <w:rsid w:val="00FA0991"/>
    <w:rsid w:val="00FA1B5B"/>
    <w:rsid w:val="00FA1DC2"/>
    <w:rsid w:val="00FA35CE"/>
    <w:rsid w:val="00FB10EE"/>
    <w:rsid w:val="00FB55F0"/>
    <w:rsid w:val="00FB724B"/>
    <w:rsid w:val="00FC0DCB"/>
    <w:rsid w:val="00FC6A65"/>
    <w:rsid w:val="00FC71E3"/>
    <w:rsid w:val="00FD1CD3"/>
    <w:rsid w:val="00FD1EBA"/>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21DEF-842D-4480-9FAE-96BDE4C93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2</Pages>
  <Words>24471</Words>
  <Characters>139488</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3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6</cp:revision>
  <cp:lastPrinted>2019-04-04T01:19:00Z</cp:lastPrinted>
  <dcterms:created xsi:type="dcterms:W3CDTF">2019-04-10T00:40:00Z</dcterms:created>
  <dcterms:modified xsi:type="dcterms:W3CDTF">2019-04-10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